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27C33" w14:textId="77777777" w:rsidR="00F04757" w:rsidRPr="0039364D" w:rsidRDefault="00F04757" w:rsidP="00872147">
      <w:pPr>
        <w:pStyle w:val="Title"/>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Heading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FootnoteReference"/>
        </w:rPr>
        <w:footnoteReference w:id="2"/>
      </w:r>
      <w:r w:rsidRPr="0039364D">
        <w:t xml:space="preserve"> (</w:t>
      </w:r>
      <w:hyperlink r:id="rId11" w:history="1">
        <w:r w:rsidRPr="0039364D">
          <w:rPr>
            <w:rStyle w:val="Hyperlink"/>
          </w:rPr>
          <w:t>wondo.lee@ouce.ox.ac.uk</w:t>
        </w:r>
      </w:hyperlink>
      <w:r w:rsidRPr="0039364D">
        <w:t>)</w:t>
      </w:r>
      <w:r w:rsidR="00C328D6" w:rsidRPr="0039364D">
        <w:t xml:space="preserve">, </w:t>
      </w:r>
      <w:r w:rsidRPr="0039364D">
        <w:t>Matthias Qian</w:t>
      </w:r>
      <w:r w:rsidR="00C328D6" w:rsidRPr="0039364D">
        <w:rPr>
          <w:rStyle w:val="FootnoteReference"/>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Heading1"/>
      </w:pPr>
      <w:r w:rsidRPr="0039364D">
        <w:t>Highlights</w:t>
      </w:r>
    </w:p>
    <w:p w14:paraId="5C65B4C6" w14:textId="77777777" w:rsidR="002353B1" w:rsidRPr="0039364D" w:rsidRDefault="002353B1" w:rsidP="00872147">
      <w:pPr>
        <w:pStyle w:val="ListParagraph"/>
        <w:numPr>
          <w:ilvl w:val="0"/>
          <w:numId w:val="21"/>
        </w:numPr>
      </w:pPr>
      <w:r w:rsidRPr="0039364D">
        <w:t>People's mobility changed substantially in response to COVID-19 pandemic</w:t>
      </w:r>
    </w:p>
    <w:p w14:paraId="44D4F47C" w14:textId="77777777" w:rsidR="002353B1" w:rsidRPr="0039364D" w:rsidRDefault="002353B1" w:rsidP="00872147">
      <w:pPr>
        <w:pStyle w:val="ListParagraph"/>
        <w:numPr>
          <w:ilvl w:val="0"/>
          <w:numId w:val="21"/>
        </w:numPr>
      </w:pPr>
      <w:r w:rsidRPr="0039364D">
        <w:t>V-shaped trend in mobility shows sharp decline but gradual return over time</w:t>
      </w:r>
    </w:p>
    <w:p w14:paraId="38B409BF" w14:textId="77777777" w:rsidR="002353B1" w:rsidRPr="0039364D" w:rsidRDefault="002353B1" w:rsidP="00872147">
      <w:pPr>
        <w:pStyle w:val="ListParagraph"/>
        <w:numPr>
          <w:ilvl w:val="0"/>
          <w:numId w:val="21"/>
        </w:numPr>
      </w:pPr>
      <w:r w:rsidRPr="0039364D">
        <w:t>The trajectories of mobility were different across local authorities in England at different stages of the lockdown.</w:t>
      </w:r>
    </w:p>
    <w:p w14:paraId="6DE6AFE9" w14:textId="77777777" w:rsidR="00076D21" w:rsidRPr="0039364D" w:rsidDel="002353B1" w:rsidRDefault="002353B1" w:rsidP="00872147">
      <w:pPr>
        <w:pStyle w:val="ListParagraph"/>
        <w:numPr>
          <w:ilvl w:val="0"/>
          <w:numId w:val="2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872147">
      <w:pPr>
        <w:pStyle w:val="ListParagraph"/>
        <w:numPr>
          <w:ilvl w:val="0"/>
          <w:numId w:val="2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872147">
      <w:pPr>
        <w:pStyle w:val="ListParagraph"/>
        <w:numPr>
          <w:ilvl w:val="0"/>
          <w:numId w:val="2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872147">
      <w:pPr>
        <w:pStyle w:val="ListParagraph"/>
        <w:numPr>
          <w:ilvl w:val="0"/>
          <w:numId w:val="2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Heading1"/>
      </w:pPr>
      <w:r w:rsidRPr="0039364D">
        <w:t>Abstracts</w:t>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7" w:author="Won Do Lee" w:date="2023-01-17T22:55:00Z">
        <w:r w:rsidR="00DD1B16" w:rsidRPr="0039364D" w:rsidDel="0054616D">
          <w:delText xml:space="preserve">analyse </w:delText>
        </w:r>
      </w:del>
      <w:ins w:id="28" w:author="Won Do Lee" w:date="2023-01-17T22:57:00Z">
        <w:r w:rsidR="0054616D" w:rsidRPr="0039364D">
          <w:t>explored</w:t>
        </w:r>
      </w:ins>
      <w:ins w:id="29" w:author="Won Do Lee" w:date="2023-01-17T22:55:00Z">
        <w:r w:rsidR="0054616D" w:rsidRPr="0039364D">
          <w:t xml:space="preserve"> </w:t>
        </w:r>
      </w:ins>
      <w:r w:rsidR="00CE5B75" w:rsidRPr="0039364D">
        <w:t xml:space="preserve">spatial differences between </w:t>
      </w:r>
      <w:del w:id="30" w:author="Won Do Lee" w:date="2023-01-17T22:55:00Z">
        <w:r w:rsidR="00CE5B75" w:rsidRPr="0039364D" w:rsidDel="0054616D">
          <w:delText>Local Authority</w:delText>
        </w:r>
      </w:del>
      <w:ins w:id="31" w:author="Won Do Lee" w:date="2023-01-17T22:55:00Z">
        <w:r w:rsidR="0054616D" w:rsidRPr="0039364D">
          <w:t xml:space="preserve">local authorities </w:t>
        </w:r>
      </w:ins>
      <w:del w:id="32" w:author="Won Do Lee" w:date="2023-01-17T22:55:00Z">
        <w:r w:rsidR="00CE5B75" w:rsidRPr="0039364D" w:rsidDel="0054616D">
          <w:delText xml:space="preserve"> areas </w:delText>
        </w:r>
      </w:del>
      <w:r w:rsidR="00CE5B75" w:rsidRPr="0039364D">
        <w:t xml:space="preserve">in </w:t>
      </w:r>
      <w:r w:rsidR="00DD1B16" w:rsidRPr="0039364D">
        <w:t xml:space="preserve">how </w:t>
      </w:r>
      <w:del w:id="33" w:author="Won Do Lee" w:date="2023-01-17T22:57:00Z">
        <w:r w:rsidR="00DD1B16" w:rsidRPr="0039364D" w:rsidDel="0054616D">
          <w:delText xml:space="preserve">mobility </w:delText>
        </w:r>
        <w:r w:rsidR="00CE5B75" w:rsidRPr="0039364D" w:rsidDel="0054616D">
          <w:delText>levels</w:delText>
        </w:r>
      </w:del>
      <w:ins w:id="34" w:author="Won Do Lee" w:date="2023-01-17T22:57:00Z">
        <w:r w:rsidR="0054616D" w:rsidRPr="0039364D">
          <w:t>people’s mobility</w:t>
        </w:r>
      </w:ins>
      <w:ins w:id="35" w:author="Won Do Lee" w:date="2023-01-15T22:41:00Z">
        <w:r w:rsidR="00E22545" w:rsidRPr="0039364D">
          <w:t xml:space="preserve"> </w:t>
        </w:r>
      </w:ins>
      <w:ins w:id="36" w:author="Won Do Lee" w:date="2023-01-15T22:43:00Z">
        <w:r w:rsidR="00E22545" w:rsidRPr="0039364D">
          <w:t>changed</w:t>
        </w:r>
      </w:ins>
      <w:del w:id="37" w:author="Won Do Lee" w:date="2023-01-15T22:41:00Z">
        <w:r w:rsidR="00CE5B75" w:rsidRPr="0039364D" w:rsidDel="00E22545">
          <w:delText xml:space="preserve"> </w:delText>
        </w:r>
        <w:r w:rsidR="00DD1B16" w:rsidRPr="0039364D" w:rsidDel="00E22545">
          <w:delText xml:space="preserve">evolved </w:delText>
        </w:r>
      </w:del>
      <w:del w:id="38" w:author="Won Do Lee" w:date="2023-01-12T23:43:00Z">
        <w:r w:rsidR="00CE5B75" w:rsidRPr="0039364D" w:rsidDel="002A67E4">
          <w:delText>in the</w:delText>
        </w:r>
      </w:del>
      <w:ins w:id="39" w:author="Won Do Lee" w:date="2023-01-15T22:44:00Z">
        <w:r w:rsidR="00E22545" w:rsidRPr="0039364D">
          <w:t xml:space="preserve"> </w:t>
        </w:r>
      </w:ins>
      <w:ins w:id="40" w:author="Won Do Lee" w:date="2023-01-12T23:43:00Z">
        <w:r w:rsidR="002A67E4" w:rsidRPr="0039364D">
          <w:t xml:space="preserve">during </w:t>
        </w:r>
      </w:ins>
      <w:del w:id="41" w:author="Won Do Lee" w:date="2023-01-12T23:43:00Z">
        <w:r w:rsidR="00CE5B75" w:rsidRPr="0039364D" w:rsidDel="002A67E4">
          <w:delText xml:space="preserve"> </w:delText>
        </w:r>
      </w:del>
      <w:ins w:id="42" w:author="Won Do Lee" w:date="2023-01-12T23:43:00Z">
        <w:r w:rsidR="002A67E4" w:rsidRPr="0039364D">
          <w:t xml:space="preserve">the </w:t>
        </w:r>
      </w:ins>
      <w:ins w:id="43" w:author="Won Do Lee" w:date="2023-01-12T23:41:00Z">
        <w:r w:rsidR="002A67E4" w:rsidRPr="0039364D">
          <w:t>first national lockdown</w:t>
        </w:r>
      </w:ins>
      <w:ins w:id="44" w:author="Won Do Lee" w:date="2023-01-17T22:56:00Z">
        <w:r w:rsidR="0054616D" w:rsidRPr="0039364D">
          <w:t xml:space="preserve"> </w:t>
        </w:r>
      </w:ins>
      <w:ins w:id="45" w:author="Won Do Lee" w:date="2023-01-17T22:57:00Z">
        <w:r w:rsidR="0054616D" w:rsidRPr="0039364D">
          <w:t xml:space="preserve">in </w:t>
        </w:r>
      </w:ins>
      <w:ins w:id="46" w:author="Won Do Lee" w:date="2023-01-17T22:56:00Z">
        <w:r w:rsidR="0054616D" w:rsidRPr="0039364D">
          <w:t>the initial phases</w:t>
        </w:r>
      </w:ins>
      <w:del w:id="47" w:author="Won Do Lee" w:date="2023-01-12T23:41:00Z">
        <w:r w:rsidR="00CE5B75" w:rsidRPr="0039364D" w:rsidDel="002A67E4">
          <w:delText xml:space="preserve">period </w:delText>
        </w:r>
      </w:del>
      <w:del w:id="48" w:author="Won Do Lee" w:date="2023-01-12T23:43:00Z">
        <w:r w:rsidR="00CE5B75" w:rsidRPr="0039364D" w:rsidDel="002A67E4">
          <w:delText>1 March</w:delText>
        </w:r>
      </w:del>
      <w:del w:id="49" w:author="Won Do Lee" w:date="2023-01-12T23:42:00Z">
        <w:r w:rsidR="00CE5B75" w:rsidRPr="0039364D" w:rsidDel="002A67E4">
          <w:delText>-</w:delText>
        </w:r>
      </w:del>
      <w:del w:id="50"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1"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2"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3" w:author="Won Do Lee" w:date="2023-01-17T22:58:00Z">
        <w:r w:rsidR="00DD1B16" w:rsidRPr="0039364D" w:rsidDel="0054616D">
          <w:delText xml:space="preserve">in the </w:delText>
        </w:r>
      </w:del>
      <w:del w:id="54"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5" w:author="Won Do Lee" w:date="2023-01-17T22:58:00Z">
        <w:r w:rsidR="0054616D" w:rsidRPr="0039364D">
          <w:t xml:space="preserve">in trajectories of mobility, and </w:t>
        </w:r>
      </w:ins>
      <w:ins w:id="56" w:author="Won Do Lee" w:date="2023-01-17T23:00:00Z">
        <w:r w:rsidR="0054616D" w:rsidRPr="0039364D">
          <w:t>their</w:t>
        </w:r>
      </w:ins>
      <w:del w:id="57"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8" w:author="Won Do Lee" w:date="2023-01-17T22:58:00Z">
        <w:r w:rsidR="00172C26" w:rsidRPr="0039364D" w:rsidDel="0054616D">
          <w:delText xml:space="preserve">is </w:delText>
        </w:r>
      </w:del>
      <w:ins w:id="59" w:author="Won Do Lee" w:date="2023-01-17T22:58:00Z">
        <w:r w:rsidR="0054616D" w:rsidRPr="0039364D">
          <w:t xml:space="preserve">was </w:t>
        </w:r>
      </w:ins>
      <w:r w:rsidR="00172C26" w:rsidRPr="0039364D">
        <w:t xml:space="preserve">mainly associated with their </w:t>
      </w:r>
      <w:r w:rsidR="00A93152" w:rsidRPr="0039364D">
        <w:t>income level</w:t>
      </w:r>
      <w:del w:id="60"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1" w:name="_Hlk66474848"/>
      <w:commentRangeStart w:id="62"/>
      <w:commentRangeStart w:id="63"/>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4" w:author="Won Do Lee" w:date="2023-01-17T22:59:00Z">
        <w:r w:rsidR="0054616D" w:rsidRPr="0039364D">
          <w:t>, estimated</w:t>
        </w:r>
      </w:ins>
      <w:ins w:id="65" w:author="Won Do Lee" w:date="2023-01-17T22:58:00Z">
        <w:r w:rsidR="0054616D" w:rsidRPr="0039364D">
          <w:t xml:space="preserve"> by the </w:t>
        </w:r>
      </w:ins>
      <w:ins w:id="66" w:author="Won Do Lee" w:date="2023-01-17T22:59:00Z">
        <w:r w:rsidR="0054616D" w:rsidRPr="0039364D">
          <w:t>classification model</w:t>
        </w:r>
      </w:ins>
      <w:r w:rsidR="00DA7915" w:rsidRPr="0039364D">
        <w:t>.</w:t>
      </w:r>
      <w:bookmarkEnd w:id="61"/>
      <w:commentRangeEnd w:id="62"/>
      <w:r w:rsidR="00DA7915" w:rsidRPr="0039364D">
        <w:commentReference w:id="62"/>
      </w:r>
      <w:commentRangeEnd w:id="63"/>
      <w:r w:rsidR="00C110E0" w:rsidRPr="0039364D">
        <w:commentReference w:id="63"/>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7"/>
      <w:r w:rsidR="005B4453" w:rsidRPr="0039364D">
        <w:t>It</w:t>
      </w:r>
      <w:commentRangeEnd w:id="67"/>
      <w:r w:rsidR="0054616D" w:rsidRPr="0039364D">
        <w:rPr>
          <w:rStyle w:val="CommentReference"/>
        </w:rPr>
        <w:commentReference w:id="67"/>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people to stay at home or in areas the risk of infection and severe illness was relatively high. More generally, </w:t>
      </w:r>
      <w:commentRangeStart w:id="68"/>
      <w:r w:rsidR="00DD1B16" w:rsidRPr="0039364D">
        <w:t xml:space="preserve">the </w:t>
      </w:r>
      <w:del w:id="69" w:author="Won Do Lee" w:date="2023-01-17T23:01:00Z">
        <w:r w:rsidR="00DD1B16" w:rsidRPr="0039364D" w:rsidDel="0054616D">
          <w:delText xml:space="preserve">paper </w:delText>
        </w:r>
      </w:del>
      <w:r w:rsidR="00DD1B16" w:rsidRPr="0039364D">
        <w:t>results highlight</w:t>
      </w:r>
      <w:ins w:id="70" w:author="Won Do Lee" w:date="2023-01-17T23:01:00Z">
        <w:r w:rsidR="0054616D" w:rsidRPr="0039364D">
          <w:t>ed</w:t>
        </w:r>
      </w:ins>
      <w:r w:rsidR="00DD1B16" w:rsidRPr="0039364D">
        <w:t xml:space="preserve"> the need to </w:t>
      </w:r>
      <w:del w:id="71" w:author="Won Do Lee" w:date="2023-01-12T23:47:00Z">
        <w:r w:rsidR="00DD1B16" w:rsidRPr="0039364D" w:rsidDel="00D5339A">
          <w:delText xml:space="preserve">consider </w:delText>
        </w:r>
      </w:del>
      <w:ins w:id="72" w:author="Won Do Lee" w:date="2023-01-17T23:01:00Z">
        <w:r w:rsidR="0054616D" w:rsidRPr="0039364D">
          <w:t xml:space="preserve">consider </w:t>
        </w:r>
      </w:ins>
      <w:del w:id="73" w:author="Won Do Lee" w:date="2023-01-17T23:01:00Z">
        <w:r w:rsidR="0093270B" w:rsidRPr="0039364D" w:rsidDel="0054616D">
          <w:delText xml:space="preserve">the </w:delText>
        </w:r>
      </w:del>
      <w:r w:rsidR="000C6A04" w:rsidRPr="0039364D">
        <w:t>difference</w:t>
      </w:r>
      <w:ins w:id="74" w:author="Won Do Lee" w:date="2023-01-17T23:01:00Z">
        <w:r w:rsidR="0054616D" w:rsidRPr="0039364D">
          <w:t>s</w:t>
        </w:r>
      </w:ins>
      <w:r w:rsidR="000C6A04" w:rsidRPr="0039364D">
        <w:t xml:space="preserve"> in </w:t>
      </w:r>
      <w:del w:id="75"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6" w:author="Won Do Lee" w:date="2023-01-12T23:47:00Z">
        <w:r w:rsidR="00D5339A" w:rsidRPr="0039364D">
          <w:t xml:space="preserve">mobility </w:t>
        </w:r>
        <w:del w:id="77" w:author="Won Do Lee [2]" w:date="2023-08-01T16:03:00Z">
          <w:r w:rsidR="00D5339A" w:rsidRPr="0039364D" w:rsidDel="00860534">
            <w:delText xml:space="preserve">resilience </w:delText>
          </w:r>
        </w:del>
      </w:ins>
      <w:ins w:id="78" w:author="Won Do Lee" w:date="2023-01-17T23:02:00Z">
        <w:del w:id="79" w:author="Won Do Lee [2]" w:date="2023-08-01T16:03:00Z">
          <w:r w:rsidR="0054616D" w:rsidRPr="0039364D" w:rsidDel="00860534">
            <w:delText xml:space="preserve">towards </w:delText>
          </w:r>
        </w:del>
      </w:ins>
      <w:ins w:id="80" w:author="Won Do Lee" w:date="2023-01-12T23:50:00Z">
        <w:del w:id="81" w:author="Won Do Lee [2]" w:date="2023-08-01T16:03:00Z">
          <w:r w:rsidR="00D5339A" w:rsidRPr="0039364D" w:rsidDel="00860534">
            <w:delText xml:space="preserve">sustainable and </w:delText>
          </w:r>
        </w:del>
      </w:ins>
      <w:ins w:id="82" w:author="Won Do Lee" w:date="2023-01-12T23:49:00Z">
        <w:del w:id="83" w:author="Won Do Lee [2]" w:date="2023-08-01T16:03:00Z">
          <w:r w:rsidR="00D5339A" w:rsidRPr="0039364D" w:rsidDel="00860534">
            <w:delText xml:space="preserve">resilient </w:delText>
          </w:r>
        </w:del>
      </w:ins>
      <w:ins w:id="84" w:author="Won Do Lee" w:date="2023-01-12T23:50:00Z">
        <w:del w:id="85" w:author="Won Do Lee [2]" w:date="2023-08-01T16:03:00Z">
          <w:r w:rsidR="00D5339A" w:rsidRPr="0039364D" w:rsidDel="00860534">
            <w:delText>urban management</w:delText>
          </w:r>
        </w:del>
      </w:ins>
      <w:ins w:id="86" w:author="Won Do Lee [2]" w:date="2023-08-01T16:03:00Z">
        <w:r w:rsidR="00860534">
          <w:t>over space</w:t>
        </w:r>
      </w:ins>
      <w:del w:id="87" w:author="Won Do Lee" w:date="2023-01-17T23:02:00Z">
        <w:r w:rsidR="00E43572" w:rsidRPr="0039364D" w:rsidDel="0054616D">
          <w:delText>,</w:delText>
        </w:r>
        <w:r w:rsidR="003A728C" w:rsidRPr="0039364D" w:rsidDel="0054616D">
          <w:delText xml:space="preserve"> </w:delText>
        </w:r>
      </w:del>
      <w:del w:id="88"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89" w:author="Won Do Lee" w:date="2023-01-17T23:02:00Z">
        <w:del w:id="90" w:author="Won Do Lee [2]" w:date="2023-08-01T16:03:00Z">
          <w:r w:rsidR="0054616D" w:rsidRPr="0039364D" w:rsidDel="00860534">
            <w:delText>is</w:delText>
          </w:r>
        </w:del>
      </w:ins>
      <w:ins w:id="91" w:author="Won Do Lee [2]" w:date="2023-08-01T16:03:00Z">
        <w:r w:rsidR="00860534">
          <w:t>ar</w:t>
        </w:r>
      </w:ins>
      <w:ins w:id="92" w:author="Won Do Lee [2]" w:date="2023-08-01T16:04:00Z">
        <w:r w:rsidR="00860534">
          <w:t>e</w:t>
        </w:r>
      </w:ins>
      <w:ins w:id="93"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4" w:author="Won Do Lee" w:date="2023-01-12T23:52:00Z">
        <w:r w:rsidR="00D5339A" w:rsidRPr="0039364D">
          <w:t xml:space="preserve"> among people</w:t>
        </w:r>
      </w:ins>
      <w:r w:rsidR="007F16DA" w:rsidRPr="0039364D">
        <w:t>.</w:t>
      </w:r>
      <w:commentRangeEnd w:id="68"/>
      <w:r w:rsidR="00B64EDA" w:rsidRPr="0039364D">
        <w:rPr>
          <w:rStyle w:val="CommentReference"/>
        </w:rPr>
        <w:commentReference w:id="68"/>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5" w:author="Won Do Lee" w:date="2023-01-12T23:02:00Z">
        <w:r w:rsidR="003749AB" w:rsidRPr="0039364D" w:rsidDel="00F931A5">
          <w:delText>Lockdown</w:delText>
        </w:r>
      </w:del>
      <w:ins w:id="96" w:author="Won Do Lee" w:date="2023-01-12T23:02:00Z">
        <w:r w:rsidR="00F931A5" w:rsidRPr="0039364D">
          <w:t>Pandemic</w:t>
        </w:r>
      </w:ins>
      <w:r w:rsidR="003749AB" w:rsidRPr="0039364D">
        <w:t xml:space="preserve">; </w:t>
      </w:r>
      <w:del w:id="97" w:author="Won Do Lee" w:date="2023-01-12T23:02:00Z">
        <w:r w:rsidR="006B1A12" w:rsidRPr="0039364D" w:rsidDel="00F931A5">
          <w:delText>Dynamic time warping distance</w:delText>
        </w:r>
      </w:del>
      <w:ins w:id="98" w:author="Won Do Lee" w:date="2023-01-12T23:02:00Z">
        <w:del w:id="99" w:author="Won Do Lee [2]" w:date="2023-08-01T15:54:00Z">
          <w:r w:rsidR="00F931A5" w:rsidRPr="0039364D" w:rsidDel="00D63FB7">
            <w:delText>Resilience</w:delText>
          </w:r>
        </w:del>
      </w:ins>
      <w:ins w:id="100" w:author="Won Do Lee [2]" w:date="2023-08-01T15:54:00Z">
        <w:r w:rsidR="00D63FB7">
          <w:t>Human mobility</w:t>
        </w:r>
      </w:ins>
      <w:r w:rsidR="00002F45" w:rsidRPr="0039364D">
        <w:t>;</w:t>
      </w:r>
      <w:r w:rsidR="006B1A12" w:rsidRPr="0039364D">
        <w:t xml:space="preserve"> </w:t>
      </w:r>
      <w:del w:id="101" w:author="Won Do Lee" w:date="2023-01-12T23:02:00Z">
        <w:r w:rsidR="00002F45" w:rsidRPr="0039364D" w:rsidDel="00F931A5">
          <w:delText>Clustering</w:delText>
        </w:r>
      </w:del>
      <w:ins w:id="102" w:author="Won Do Lee" w:date="2023-01-12T23:02:00Z">
        <w:r w:rsidR="00F931A5" w:rsidRPr="0039364D">
          <w:t>Time-series clustering</w:t>
        </w:r>
      </w:ins>
      <w:r w:rsidR="00002F45" w:rsidRPr="0039364D">
        <w:t>;</w:t>
      </w:r>
      <w:r w:rsidR="00577A3E" w:rsidRPr="0039364D">
        <w:t xml:space="preserve"> Classification</w:t>
      </w:r>
      <w:ins w:id="103"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Heading1"/>
      </w:pPr>
      <w:bookmarkStart w:id="104" w:name="_Hlk68703832"/>
      <w:r w:rsidRPr="0039364D">
        <w:lastRenderedPageBreak/>
        <w:t>Introduction</w:t>
      </w:r>
    </w:p>
    <w:p w14:paraId="7299634F" w14:textId="68D83DDF" w:rsidR="008E5747" w:rsidRPr="0039364D" w:rsidRDefault="009D35AF" w:rsidP="00872147">
      <w:pPr>
        <w:spacing w:after="240"/>
      </w:pPr>
      <w:ins w:id="105" w:author="Won Do Lee" w:date="2023-01-19T09:14:00Z">
        <w:r w:rsidRPr="0039364D">
          <w:t xml:space="preserve">The </w:t>
        </w:r>
      </w:ins>
      <w:r w:rsidR="006C20BD" w:rsidRPr="0039364D">
        <w:t>COVID-19</w:t>
      </w:r>
      <w:r w:rsidR="00D505B3" w:rsidRPr="0039364D">
        <w:t xml:space="preserve"> </w:t>
      </w:r>
      <w:ins w:id="106" w:author="Won Do Lee" w:date="2023-01-18T14:58:00Z">
        <w:r w:rsidR="000434A1" w:rsidRPr="0039364D">
          <w:t xml:space="preserve">pandemic has rapidly changed </w:t>
        </w:r>
      </w:ins>
      <w:del w:id="107"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08"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09" w:author="Won Do Lee" w:date="2023-01-19T09:14:00Z">
        <w:r w:rsidR="00D3505F" w:rsidRPr="0039364D" w:rsidDel="009D35AF">
          <w:delText xml:space="preserve"> in daily life</w:delText>
        </w:r>
      </w:del>
      <w:r w:rsidR="00612941" w:rsidRPr="0039364D">
        <w:t xml:space="preserve">. </w:t>
      </w:r>
      <w:ins w:id="110" w:author="Won Do Lee" w:date="2023-01-18T15:00:00Z">
        <w:r w:rsidR="000434A1" w:rsidRPr="0039364D">
          <w:t>Implement</w:t>
        </w:r>
      </w:ins>
      <w:ins w:id="111" w:author="Won Do Lee" w:date="2023-01-19T09:13:00Z">
        <w:r w:rsidRPr="0039364D">
          <w:t>ing</w:t>
        </w:r>
      </w:ins>
      <w:ins w:id="112" w:author="Won Do Lee" w:date="2023-01-18T15:00:00Z">
        <w:r w:rsidR="000434A1" w:rsidRPr="0039364D">
          <w:t xml:space="preserve"> v</w:t>
        </w:r>
      </w:ins>
      <w:ins w:id="113" w:author="Won Do Lee" w:date="2023-01-18T14:59:00Z">
        <w:r w:rsidR="000434A1" w:rsidRPr="0039364D">
          <w:t xml:space="preserve">arious </w:t>
        </w:r>
      </w:ins>
      <w:del w:id="114" w:author="Won Do Lee" w:date="2023-01-18T14:59:00Z">
        <w:r w:rsidR="00CB0EB3" w:rsidRPr="0039364D" w:rsidDel="000434A1">
          <w:delText>S</w:delText>
        </w:r>
        <w:r w:rsidR="00B9128F" w:rsidRPr="0039364D" w:rsidDel="000434A1">
          <w:delText xml:space="preserve">ocial </w:delText>
        </w:r>
      </w:del>
      <w:ins w:id="115"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6"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7" w:author="Won Do Lee" w:date="2023-01-19T09:13:00Z">
        <w:r w:rsidRPr="0039364D">
          <w:t>were correlated with the red</w:t>
        </w:r>
      </w:ins>
      <w:ins w:id="118" w:author="Won Do Lee" w:date="2023-01-18T15:01:00Z">
        <w:r w:rsidR="000434A1" w:rsidRPr="0039364D">
          <w:t>uction in mobility</w:t>
        </w:r>
      </w:ins>
      <w:del w:id="119"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0" w:author="Won Do Lee [2]" w:date="2023-08-01T14:54:00Z">
        <w:r w:rsidR="009A3022" w:rsidRPr="0039364D" w:rsidDel="0039364D">
          <w:delText>to avoid</w:delText>
        </w:r>
      </w:del>
      <w:ins w:id="121" w:author="Won Do Lee [2]" w:date="2023-08-01T14:54:00Z">
        <w:r w:rsidR="0039364D" w:rsidRPr="0039364D">
          <w:t>when</w:t>
        </w:r>
      </w:ins>
      <w:ins w:id="122" w:author="Won Do Lee [2]" w:date="2023-08-01T14:55:00Z">
        <w:r w:rsidR="0039364D" w:rsidRPr="0039364D">
          <w:t xml:space="preserve"> people were</w:t>
        </w:r>
      </w:ins>
      <w:ins w:id="123" w:author="Won Do Lee [2]" w:date="2023-08-01T14:54:00Z">
        <w:r w:rsidR="0039364D" w:rsidRPr="0039364D">
          <w:t xml:space="preserve"> bann</w:t>
        </w:r>
      </w:ins>
      <w:ins w:id="124" w:author="Won Do Lee [2]" w:date="2023-08-01T14:55:00Z">
        <w:r w:rsidR="0039364D" w:rsidRPr="0039364D">
          <w:t>ed</w:t>
        </w:r>
      </w:ins>
      <w:ins w:id="125" w:author="Won Do Lee [2]" w:date="2023-08-01T14:54:00Z">
        <w:r w:rsidR="0039364D" w:rsidRPr="0039364D">
          <w:t xml:space="preserve"> from mixing indoor</w:t>
        </w:r>
      </w:ins>
      <w:ins w:id="126" w:author="Won Do Lee [2]" w:date="2023-08-01T15:30:00Z">
        <w:r w:rsidR="00786D94">
          <w:t>s</w:t>
        </w:r>
      </w:ins>
      <w:del w:id="127" w:author="Won Do Lee [2]" w:date="2023-08-01T14:54:00Z">
        <w:r w:rsidR="009A3022" w:rsidRPr="0039364D" w:rsidDel="0039364D">
          <w:delText xml:space="preserve"> social contact, </w:delText>
        </w:r>
      </w:del>
      <w:ins w:id="128" w:author="Won Do Lee [2]" w:date="2023-08-01T14:55:00Z">
        <w:r w:rsidR="0039364D" w:rsidRPr="0039364D">
          <w:t xml:space="preserve">. It also </w:t>
        </w:r>
      </w:ins>
      <w:del w:id="129" w:author="Won Do Lee [2]" w:date="2023-08-01T14:54:00Z">
        <w:r w:rsidR="009A3022" w:rsidRPr="0039364D" w:rsidDel="0039364D">
          <w:delText>and</w:delText>
        </w:r>
      </w:del>
      <w:del w:id="130" w:author="Won Do Lee [2]" w:date="2023-08-01T14:55:00Z">
        <w:r w:rsidR="009A3022" w:rsidRPr="0039364D" w:rsidDel="0039364D">
          <w:delText xml:space="preserve"> </w:delText>
        </w:r>
      </w:del>
      <w:r w:rsidR="009A3022" w:rsidRPr="0039364D">
        <w:t>mitigate</w:t>
      </w:r>
      <w:ins w:id="131" w:author="Won Do Lee [2]"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Beck &amp; Hensher, 2020)</w:t>
      </w:r>
      <w:r w:rsidR="00B9128F" w:rsidRPr="0039364D">
        <w:t xml:space="preserve">. </w:t>
      </w:r>
      <w:ins w:id="132" w:author="Won Do Lee" w:date="2023-01-18T15:02:00Z">
        <w:r w:rsidR="000434A1" w:rsidRPr="0039364D">
          <w:t>Inevitably</w:t>
        </w:r>
      </w:ins>
      <w:ins w:id="133" w:author="Won Do Lee" w:date="2023-01-18T15:01:00Z">
        <w:r w:rsidR="000434A1" w:rsidRPr="0039364D">
          <w:t xml:space="preserve">, </w:t>
        </w:r>
      </w:ins>
      <w:del w:id="134" w:author="Won Do Lee" w:date="2023-01-18T15:01:00Z">
        <w:r w:rsidR="00834E9F" w:rsidRPr="0039364D" w:rsidDel="000434A1">
          <w:delText>T</w:delText>
        </w:r>
        <w:r w:rsidR="00B625F2" w:rsidRPr="0039364D" w:rsidDel="000434A1">
          <w:delText xml:space="preserve">ransport </w:delText>
        </w:r>
      </w:del>
      <w:ins w:id="135"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Barbieri et al., 2021; de Séjournet et al., 2022; De Vos, 2020)</w:t>
      </w:r>
      <w:r w:rsidR="008E5747" w:rsidRPr="0039364D">
        <w:t>.</w:t>
      </w:r>
      <w:ins w:id="136" w:author="Won Do Lee [2]" w:date="2023-08-01T14:02:00Z">
        <w:r w:rsidR="00A5674E" w:rsidRPr="0039364D">
          <w:t xml:space="preserve"> </w:t>
        </w:r>
      </w:ins>
      <w:del w:id="137" w:author="Won Do Lee" w:date="2023-01-18T15:02:00Z">
        <w:r w:rsidR="005D4636" w:rsidRPr="0039364D" w:rsidDel="000434A1">
          <w:delText xml:space="preserve"> </w:delText>
        </w:r>
        <w:commentRangeStart w:id="138"/>
        <w:r w:rsidR="00834E9F" w:rsidRPr="0039364D" w:rsidDel="000434A1">
          <w:delText>Inevitably,</w:delText>
        </w:r>
      </w:del>
      <w:ins w:id="139" w:author="Won Do Lee" w:date="2023-01-18T15:02:00Z">
        <w:del w:id="140" w:author="Won Do Lee [2]" w:date="2023-08-01T14:02:00Z">
          <w:r w:rsidR="000434A1" w:rsidRPr="0039364D" w:rsidDel="00A5674E">
            <w:delText xml:space="preserve"> T</w:delText>
          </w:r>
        </w:del>
      </w:ins>
      <w:del w:id="141" w:author="Won Do Lee [2]"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39364D" w:rsidDel="00A5674E">
          <w:rPr>
            <w:rPrChange w:id="142" w:author="Won Do Lee [2]" w:date="2023-08-01T14:56:00Z">
              <w:rPr>
                <w:noProof/>
              </w:rPr>
            </w:rPrChange>
          </w:rPr>
          <w:delText>(Department for Transport, 2020; Vickerman, 2021)</w:delText>
        </w:r>
        <w:r w:rsidR="006C5D87" w:rsidRPr="0039364D" w:rsidDel="00A5674E">
          <w:delText xml:space="preserve">. </w:delText>
        </w:r>
        <w:commentRangeEnd w:id="138"/>
        <w:r w:rsidR="00B64EDA" w:rsidRPr="0039364D" w:rsidDel="00A5674E">
          <w:rPr>
            <w:rStyle w:val="CommentReference"/>
          </w:rPr>
          <w:commentReference w:id="138"/>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3"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4" w:name="OLE_LINK1"/>
      <w:r w:rsidR="009D1131" w:rsidRPr="0039364D">
        <w:t>Cartenì et al., 2020)</w:t>
      </w:r>
      <w:bookmarkEnd w:id="144"/>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5" w:author="Won Do Lee" w:date="2023-01-15T23:13:00Z"/>
        </w:rPr>
      </w:pPr>
      <w:ins w:id="146"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7" w:author="Won Do Lee" w:date="2023-01-17T23:06:00Z">
        <w:r w:rsidR="0054616D" w:rsidRPr="0039364D">
          <w:t xml:space="preserve">and implemented </w:t>
        </w:r>
      </w:ins>
      <w:del w:id="148" w:author="Won Do Lee" w:date="2023-01-17T23:06:00Z">
        <w:r w:rsidR="00A46515" w:rsidRPr="0039364D" w:rsidDel="0054616D">
          <w:delText xml:space="preserve">to implement </w:delText>
        </w:r>
      </w:del>
      <w:r w:rsidR="00A93152" w:rsidRPr="0039364D">
        <w:t>counter</w:t>
      </w:r>
      <w:r w:rsidR="00C81F0F" w:rsidRPr="0039364D">
        <w:t xml:space="preserve">measures </w:t>
      </w:r>
      <w:del w:id="149"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0" w:author="Won Do Lee" w:date="2023-01-17T23:04:00Z">
        <w:r w:rsidR="0054616D" w:rsidRPr="0039364D">
          <w:t>to tackle the outbreak</w:t>
        </w:r>
      </w:ins>
      <w:del w:id="151"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2" w:author="Won Do Lee" w:date="2023-01-15T22:50:00Z">
        <w:r w:rsidR="00140450" w:rsidRPr="0039364D">
          <w:t xml:space="preserve"> </w:t>
        </w:r>
      </w:ins>
      <w:ins w:id="153" w:author="Won Do Lee" w:date="2023-01-17T23:08:00Z">
        <w:r w:rsidR="0054616D" w:rsidRPr="0039364D">
          <w:t xml:space="preserve">to COVID-19 </w:t>
        </w:r>
      </w:ins>
      <w:r w:rsidR="00012F58" w:rsidRPr="0039364D">
        <w:t>(Borkowski et al., 2021; Lee et al., 2021; Marsden &amp; Docherty, 2021)</w:t>
      </w:r>
      <w:ins w:id="154" w:author="Won Do Lee" w:date="2023-01-17T23:08:00Z">
        <w:r w:rsidR="0054616D" w:rsidRPr="0039364D">
          <w:t xml:space="preserve">, it ranged </w:t>
        </w:r>
      </w:ins>
      <w:del w:id="155"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6" w:author="Won Do Lee" w:date="2023-01-17T23:08:00Z">
        <w:r w:rsidR="004E6C27" w:rsidRPr="0039364D" w:rsidDel="0054616D">
          <w:delText xml:space="preserve">and </w:delText>
        </w:r>
        <w:r w:rsidR="00C81F0F" w:rsidRPr="0039364D" w:rsidDel="0054616D">
          <w:delText>instruct “stay-at-home</w:delText>
        </w:r>
      </w:del>
      <w:ins w:id="157" w:author="Won Do Lee" w:date="2023-01-17T23:08:00Z">
        <w:r w:rsidR="0054616D" w:rsidRPr="0039364D">
          <w:t xml:space="preserve">and order </w:t>
        </w:r>
      </w:ins>
      <w:ins w:id="158" w:author="Won Do Lee" w:date="2023-01-17T23:09:00Z">
        <w:r w:rsidR="0054616D" w:rsidRPr="0039364D">
          <w:t>people to “Stay-at-home”</w:t>
        </w:r>
      </w:ins>
      <w:del w:id="159" w:author="Won Do Lee" w:date="2023-01-17T23:09:00Z">
        <w:r w:rsidR="00C81F0F" w:rsidRPr="0039364D" w:rsidDel="0054616D">
          <w:delText>”</w:delText>
        </w:r>
      </w:del>
      <w:ins w:id="160" w:author="Won Do Lee" w:date="2023-01-17T23:09:00Z">
        <w:r w:rsidR="0054616D" w:rsidRPr="0039364D">
          <w:t>.</w:t>
        </w:r>
      </w:ins>
      <w:del w:id="161" w:author="Won Do Lee" w:date="2023-01-17T23:09:00Z">
        <w:r w:rsidR="00A93152" w:rsidRPr="0039364D" w:rsidDel="0054616D">
          <w:delText>in  England.</w:delText>
        </w:r>
      </w:del>
    </w:p>
    <w:p w14:paraId="35516D31" w14:textId="151818C5" w:rsidR="00A93152" w:rsidRPr="0039364D" w:rsidRDefault="00C81F0F" w:rsidP="00872147">
      <w:pPr>
        <w:spacing w:after="240"/>
      </w:pPr>
      <w:del w:id="162" w:author="Won Do Lee" w:date="2023-01-15T23:13:00Z">
        <w:r w:rsidRPr="0039364D" w:rsidDel="006B3717">
          <w:delText xml:space="preserve"> </w:delText>
        </w:r>
      </w:del>
      <w:r w:rsidRPr="0039364D">
        <w:t xml:space="preserve">Greater attention should be paid to </w:t>
      </w:r>
      <w:del w:id="163"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4" w:author="Won Do Lee" w:date="2023-01-17T23:09:00Z">
        <w:r w:rsidR="0054616D" w:rsidRPr="0039364D">
          <w:t>analy</w:t>
        </w:r>
      </w:ins>
      <w:ins w:id="165" w:author="Won Do Lee" w:date="2023-01-19T09:04:00Z">
        <w:r w:rsidR="002353B1" w:rsidRPr="0039364D">
          <w:t>sing</w:t>
        </w:r>
      </w:ins>
      <w:ins w:id="166"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7" w:author="Won Do Lee" w:date="2023-01-19T08:47:00Z">
        <w:r w:rsidR="000B5DE7" w:rsidRPr="0039364D">
          <w:t xml:space="preserve">, and </w:t>
        </w:r>
      </w:ins>
      <w:ins w:id="168" w:author="Won Do Lee" w:date="2023-01-19T09:04:00Z">
        <w:r w:rsidR="002353B1" w:rsidRPr="0039364D">
          <w:t xml:space="preserve">a </w:t>
        </w:r>
      </w:ins>
      <w:ins w:id="169" w:author="Won Do Lee" w:date="2023-01-19T08:46:00Z">
        <w:r w:rsidR="000B5DE7" w:rsidRPr="0039364D">
          <w:t xml:space="preserve">more detailed </w:t>
        </w:r>
      </w:ins>
      <w:ins w:id="170" w:author="Won Do Lee" w:date="2023-01-19T08:47:00Z">
        <w:r w:rsidR="000B5DE7" w:rsidRPr="0039364D">
          <w:t xml:space="preserve">understanding of how mobility changes </w:t>
        </w:r>
      </w:ins>
      <w:ins w:id="171" w:author="Won Do Lee" w:date="2023-01-19T08:48:00Z">
        <w:r w:rsidR="000B5DE7" w:rsidRPr="0039364D">
          <w:t>spatio-temporally</w:t>
        </w:r>
      </w:ins>
      <w:ins w:id="172" w:author="Won Do Lee" w:date="2023-01-19T08:47:00Z">
        <w:r w:rsidR="000B5DE7" w:rsidRPr="0039364D">
          <w:t xml:space="preserve"> </w:t>
        </w:r>
      </w:ins>
      <w:ins w:id="173" w:author="Won Do Lee" w:date="2023-01-19T09:05:00Z">
        <w:r w:rsidR="002353B1" w:rsidRPr="0039364D">
          <w:t>is needed during the prolonged period of strict lockdown.</w:t>
        </w:r>
      </w:ins>
      <w:del w:id="174" w:author="Won Do Lee" w:date="2023-01-19T08:47:00Z">
        <w:r w:rsidR="00A93152" w:rsidRPr="0039364D" w:rsidDel="000B5DE7">
          <w:delText xml:space="preserve">, and </w:delText>
        </w:r>
      </w:del>
      <w:del w:id="175" w:author="Won Do Lee" w:date="2023-01-17T23:09:00Z">
        <w:r w:rsidR="00A93152" w:rsidRPr="0039364D" w:rsidDel="0054616D">
          <w:delText xml:space="preserve">also it </w:delText>
        </w:r>
      </w:del>
      <w:del w:id="176"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7"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8" w:author="Won Do Lee" w:date="2023-01-19T09:06:00Z">
        <w:r w:rsidR="002353B1" w:rsidRPr="0039364D">
          <w:t>Recent work has highlighted this</w:t>
        </w:r>
      </w:ins>
      <w:ins w:id="179" w:author="Won Do Lee" w:date="2023-01-19T09:07:00Z">
        <w:r w:rsidR="002353B1" w:rsidRPr="0039364D">
          <w:t xml:space="preserve"> by using </w:t>
        </w:r>
      </w:ins>
      <w:ins w:id="180" w:author="Won Do Lee" w:date="2023-01-19T09:08:00Z">
        <w:r w:rsidR="002353B1" w:rsidRPr="0039364D">
          <w:t>examining</w:t>
        </w:r>
      </w:ins>
      <w:ins w:id="181" w:author="Won Do Lee" w:date="2023-01-19T09:06:00Z">
        <w:r w:rsidR="002353B1" w:rsidRPr="0039364D">
          <w:t xml:space="preserve"> changes in mobility </w:t>
        </w:r>
      </w:ins>
      <w:ins w:id="182" w:author="Won Do Lee" w:date="2023-01-19T09:08:00Z">
        <w:r w:rsidR="002353B1" w:rsidRPr="0039364D">
          <w:t>over</w:t>
        </w:r>
      </w:ins>
      <w:ins w:id="183" w:author="Won Do Lee" w:date="2023-01-19T09:06:00Z">
        <w:r w:rsidR="002353B1" w:rsidRPr="0039364D">
          <w:t xml:space="preserve"> seven months or more</w:t>
        </w:r>
      </w:ins>
      <w:del w:id="184" w:author="Won Do Lee" w:date="2023-01-15T23:14:00Z">
        <w:r w:rsidR="00762F14" w:rsidRPr="0039364D" w:rsidDel="006B3717">
          <w:delText>.</w:delText>
        </w:r>
      </w:del>
      <w:del w:id="185" w:author="Won Do Lee" w:date="2023-01-17T23:12:00Z">
        <w:r w:rsidR="00A93152" w:rsidRPr="0039364D" w:rsidDel="0054616D">
          <w:delText xml:space="preserve">It can be </w:delText>
        </w:r>
      </w:del>
      <w:del w:id="186" w:author="Won Do Lee" w:date="2023-01-19T08:49:00Z">
        <w:r w:rsidR="00A93152" w:rsidRPr="0039364D" w:rsidDel="000B5DE7">
          <w:delText>answered</w:delText>
        </w:r>
      </w:del>
      <w:del w:id="187" w:author="Won Do Lee" w:date="2023-01-17T23:12:00Z">
        <w:r w:rsidR="00A93152" w:rsidRPr="0039364D" w:rsidDel="0054616D">
          <w:delText xml:space="preserve">advancing understanding of </w:delText>
        </w:r>
      </w:del>
      <w:ins w:id="188" w:author="Won Do Lee" w:date="2023-01-17T23:13:00Z">
        <w:r w:rsidR="0054616D" w:rsidRPr="0039364D">
          <w:t xml:space="preserve"> </w:t>
        </w:r>
      </w:ins>
      <w:del w:id="189" w:author="Won Do Lee" w:date="2023-01-17T23:13:00Z">
        <w:r w:rsidR="00A93152" w:rsidRPr="0039364D" w:rsidDel="0054616D">
          <w:delText xml:space="preserve">sthe </w:delText>
        </w:r>
      </w:del>
      <w:r w:rsidR="00A93152" w:rsidRPr="0039364D">
        <w:t>(J. Kim &amp; Kwan, 2021; Long &amp; Ren, 2022; Molloy et al., 2021) and</w:t>
      </w:r>
      <w:ins w:id="190" w:author="Won Do Lee" w:date="2023-01-17T23:14:00Z">
        <w:r w:rsidR="0054616D" w:rsidRPr="0039364D">
          <w:t xml:space="preserve"> decompos</w:t>
        </w:r>
      </w:ins>
      <w:ins w:id="191" w:author="Won Do Lee" w:date="2023-01-19T09:09:00Z">
        <w:r w:rsidR="002353B1" w:rsidRPr="0039364D">
          <w:t>ing it</w:t>
        </w:r>
      </w:ins>
      <w:ins w:id="192" w:author="Won Do Lee" w:date="2023-01-17T23:14:00Z">
        <w:r w:rsidR="0054616D" w:rsidRPr="0039364D">
          <w:t xml:space="preserve"> into </w:t>
        </w:r>
      </w:ins>
      <w:ins w:id="193" w:author="Won Do Lee" w:date="2023-01-19T09:09:00Z">
        <w:r w:rsidR="009D35AF" w:rsidRPr="0039364D">
          <w:t>successive</w:t>
        </w:r>
      </w:ins>
      <w:ins w:id="194" w:author="Won Do Lee" w:date="2023-01-17T23:14:00Z">
        <w:r w:rsidR="0054616D" w:rsidRPr="0039364D">
          <w:t xml:space="preserve"> stages</w:t>
        </w:r>
      </w:ins>
      <w:del w:id="195" w:author="Won Do Lee" w:date="2023-01-17T23:14:00Z">
        <w:r w:rsidR="00A93152" w:rsidRPr="0039364D" w:rsidDel="0054616D">
          <w:delText xml:space="preserve"> </w:delText>
        </w:r>
      </w:del>
      <w:ins w:id="196" w:author="Won Do Lee" w:date="2023-01-17T23:14:00Z">
        <w:r w:rsidR="0054616D" w:rsidRPr="0039364D">
          <w:t xml:space="preserve">, i.e., </w:t>
        </w:r>
      </w:ins>
      <w:ins w:id="197" w:author="Won Do Lee" w:date="2023-01-15T22:53:00Z">
        <w:r w:rsidR="00140450" w:rsidRPr="0039364D">
          <w:rPr>
            <w:i/>
            <w:iCs/>
          </w:rPr>
          <w:t>intra-pandemic dynamics</w:t>
        </w:r>
        <w:r w:rsidR="00140450" w:rsidRPr="0039364D">
          <w:t xml:space="preserve"> </w:t>
        </w:r>
      </w:ins>
      <w:r w:rsidR="00140450" w:rsidRPr="0039364D">
        <w:t>(Kellermann et al., 2022)</w:t>
      </w:r>
      <w:ins w:id="198" w:author="Won Do Lee" w:date="2023-01-15T22:55:00Z">
        <w:r w:rsidR="00140450" w:rsidRPr="0039364D">
          <w:t xml:space="preserve"> </w:t>
        </w:r>
      </w:ins>
      <w:del w:id="199" w:author="Won Do Lee" w:date="2023-01-17T23:16:00Z">
        <w:r w:rsidR="00A93152" w:rsidRPr="0039364D" w:rsidDel="0054616D">
          <w:delText>by employing</w:delText>
        </w:r>
      </w:del>
      <w:ins w:id="200" w:author="Won Do Lee" w:date="2023-01-17T23:16:00Z">
        <w:r w:rsidR="0054616D" w:rsidRPr="0039364D">
          <w:t>through</w:t>
        </w:r>
      </w:ins>
      <w:r w:rsidR="00A93152" w:rsidRPr="0039364D">
        <w:t xml:space="preserve"> </w:t>
      </w:r>
      <w:ins w:id="201" w:author="Won Do Lee" w:date="2023-01-15T22:55:00Z">
        <w:r w:rsidR="00140450" w:rsidRPr="0039364D">
          <w:t xml:space="preserve">longitudinal </w:t>
        </w:r>
      </w:ins>
      <w:del w:id="202" w:author="Won Do Lee" w:date="2023-01-17T23:16:00Z">
        <w:r w:rsidR="00A93152" w:rsidRPr="0039364D" w:rsidDel="0054616D">
          <w:delText>approach</w:delText>
        </w:r>
      </w:del>
      <w:ins w:id="203" w:author="Won Do Lee" w:date="2023-01-17T23:16:00Z">
        <w:r w:rsidR="0054616D" w:rsidRPr="0039364D">
          <w:t>perspective</w:t>
        </w:r>
      </w:ins>
      <w:ins w:id="204" w:author="Won Do Lee" w:date="2023-01-17T23:14:00Z">
        <w:r w:rsidR="0054616D" w:rsidRPr="0039364D">
          <w:t xml:space="preserve">. </w:t>
        </w:r>
      </w:ins>
      <w:del w:id="205" w:author="Won Do Lee" w:date="2023-01-17T23:14:00Z">
        <w:r w:rsidR="00A93152" w:rsidRPr="0039364D" w:rsidDel="0054616D">
          <w:delText xml:space="preserve"> t</w:delText>
        </w:r>
      </w:del>
      <w:ins w:id="206" w:author="Won Do Lee" w:date="2023-01-17T23:14:00Z">
        <w:del w:id="207" w:author="Won Do Lee [2]" w:date="2023-08-01T15:02:00Z">
          <w:r w:rsidR="0054616D" w:rsidRPr="0039364D" w:rsidDel="0039364D">
            <w:delText>T</w:delText>
          </w:r>
        </w:del>
      </w:ins>
      <w:del w:id="208" w:author="Won Do Lee [2]" w:date="2023-08-01T15:02:00Z">
        <w:r w:rsidR="00A93152" w:rsidRPr="0039364D" w:rsidDel="0039364D">
          <w:delText xml:space="preserve">aking </w:delText>
        </w:r>
      </w:del>
      <w:ins w:id="209" w:author="Won Do Lee [2]" w:date="2023-08-01T15:02:00Z">
        <w:r w:rsidR="0039364D">
          <w:t>Considering</w:t>
        </w:r>
      </w:ins>
      <w:ins w:id="210" w:author="Won Do Lee [2]" w:date="2023-08-01T15:01:00Z">
        <w:r w:rsidR="0039364D">
          <w:t xml:space="preserve"> </w:t>
        </w:r>
      </w:ins>
      <w:ins w:id="211" w:author="Won Do Lee [2]" w:date="2023-08-01T15:00:00Z">
        <w:r w:rsidR="0039364D">
          <w:t xml:space="preserve">the </w:t>
        </w:r>
      </w:ins>
      <w:ins w:id="212" w:author="Won Do Lee" w:date="2023-01-15T23:05:00Z">
        <w:r w:rsidR="007B5830" w:rsidRPr="0039364D">
          <w:t>short</w:t>
        </w:r>
      </w:ins>
      <w:ins w:id="213" w:author="Won Do Lee" w:date="2023-01-15T23:03:00Z">
        <w:r w:rsidR="007B5830" w:rsidRPr="0039364D">
          <w:t>-term</w:t>
        </w:r>
      </w:ins>
      <w:ins w:id="214" w:author="Won Do Lee" w:date="2023-01-15T23:07:00Z">
        <w:r w:rsidR="007B5830" w:rsidRPr="0039364D">
          <w:t xml:space="preserve"> effects </w:t>
        </w:r>
        <w:del w:id="215" w:author="Won Do Lee [2]" w:date="2023-08-01T15:00:00Z">
          <w:r w:rsidR="007B5830" w:rsidRPr="0039364D" w:rsidDel="0039364D">
            <w:delText xml:space="preserve">by </w:delText>
          </w:r>
        </w:del>
      </w:ins>
      <w:ins w:id="216" w:author="Won Do Lee [2]" w:date="2023-08-01T15:00:00Z">
        <w:r w:rsidR="0039364D">
          <w:t xml:space="preserve">of </w:t>
        </w:r>
      </w:ins>
      <w:ins w:id="217" w:author="Won Do Lee" w:date="2023-01-15T23:07:00Z">
        <w:r w:rsidR="007B5830" w:rsidRPr="0039364D">
          <w:t xml:space="preserve">implemented </w:t>
        </w:r>
      </w:ins>
      <w:ins w:id="218" w:author="Won Do Lee" w:date="2023-01-15T23:03:00Z">
        <w:r w:rsidR="007B5830" w:rsidRPr="0039364D">
          <w:t>travel restriction</w:t>
        </w:r>
      </w:ins>
      <w:ins w:id="219" w:author="Won Do Lee" w:date="2023-01-15T23:04:00Z">
        <w:r w:rsidR="007B5830" w:rsidRPr="0039364D">
          <w:t>s</w:t>
        </w:r>
        <w:del w:id="220" w:author="Won Do Lee [2]" w:date="2023-08-01T15:00:00Z">
          <w:r w:rsidR="007B5830" w:rsidRPr="0039364D" w:rsidDel="0039364D">
            <w:delText xml:space="preserve"> or </w:delText>
          </w:r>
        </w:del>
      </w:ins>
      <w:ins w:id="221" w:author="Won Do Lee [2]" w:date="2023-08-01T15:00:00Z">
        <w:r w:rsidR="0039364D">
          <w:t xml:space="preserve"> and </w:t>
        </w:r>
      </w:ins>
      <w:ins w:id="222" w:author="Won Do Lee [2]" w:date="2023-08-01T15:01:00Z">
        <w:r w:rsidR="0039364D">
          <w:t xml:space="preserve">other policy </w:t>
        </w:r>
      </w:ins>
      <w:ins w:id="223" w:author="Won Do Lee" w:date="2023-01-15T23:04:00Z">
        <w:r w:rsidR="007B5830" w:rsidRPr="0039364D">
          <w:t>interventions</w:t>
        </w:r>
      </w:ins>
      <w:ins w:id="224" w:author="Won Do Lee [2]" w:date="2023-08-01T15:01:00Z">
        <w:r w:rsidR="0039364D">
          <w:t xml:space="preserve">, </w:t>
        </w:r>
      </w:ins>
      <w:ins w:id="225" w:author="Won Do Lee [2]" w:date="2023-08-01T15:02:00Z">
        <w:r w:rsidR="0039364D">
          <w:t>and also the</w:t>
        </w:r>
      </w:ins>
      <w:ins w:id="226" w:author="Won Do Lee" w:date="2023-01-15T23:08:00Z">
        <w:del w:id="227" w:author="Won Do Lee [2]" w:date="2023-08-01T15:01:00Z">
          <w:r w:rsidR="007B5830" w:rsidRPr="0039364D" w:rsidDel="0039364D">
            <w:delText xml:space="preserve"> </w:delText>
          </w:r>
        </w:del>
      </w:ins>
      <w:ins w:id="228" w:author="Won Do Lee" w:date="2023-01-15T23:03:00Z">
        <w:del w:id="229" w:author="Won Do Lee [2]" w:date="2023-08-01T15:01:00Z">
          <w:r w:rsidR="007B5830" w:rsidRPr="0039364D" w:rsidDel="0039364D">
            <w:delText>and</w:delText>
          </w:r>
        </w:del>
        <w:r w:rsidR="007B5830" w:rsidRPr="0039364D">
          <w:t xml:space="preserve"> l</w:t>
        </w:r>
      </w:ins>
      <w:ins w:id="230" w:author="Won Do Lee" w:date="2023-01-15T23:00:00Z">
        <w:r w:rsidR="007B5830" w:rsidRPr="0039364D">
          <w:t xml:space="preserve">ong-term </w:t>
        </w:r>
      </w:ins>
      <w:ins w:id="231" w:author="Won Do Lee" w:date="2023-01-15T23:08:00Z">
        <w:r w:rsidR="007B5830" w:rsidRPr="0039364D">
          <w:t xml:space="preserve">effects </w:t>
        </w:r>
      </w:ins>
      <w:ins w:id="232" w:author="Won Do Lee" w:date="2023-01-15T23:22:00Z">
        <w:r w:rsidR="008D18A3" w:rsidRPr="0039364D">
          <w:t xml:space="preserve">under </w:t>
        </w:r>
      </w:ins>
      <w:ins w:id="233" w:author="Won Do Lee" w:date="2023-01-15T23:17:00Z">
        <w:r w:rsidR="006B3717" w:rsidRPr="0039364D">
          <w:t xml:space="preserve">mobility </w:t>
        </w:r>
      </w:ins>
      <w:ins w:id="234" w:author="Won Do Lee" w:date="2023-01-15T23:06:00Z">
        <w:r w:rsidR="007B5830" w:rsidRPr="0039364D">
          <w:t>circumstances</w:t>
        </w:r>
      </w:ins>
      <w:ins w:id="235" w:author="Won Do Lee" w:date="2023-01-15T23:19:00Z">
        <w:r w:rsidR="006B3717" w:rsidRPr="0039364D">
          <w:t xml:space="preserve">, such </w:t>
        </w:r>
      </w:ins>
      <w:ins w:id="236" w:author="Won Do Lee" w:date="2023-01-15T23:20:00Z">
        <w:r w:rsidR="006B3717" w:rsidRPr="0039364D">
          <w:t xml:space="preserve">as </w:t>
        </w:r>
      </w:ins>
      <w:ins w:id="237" w:author="Won Do Lee" w:date="2023-01-15T23:07:00Z">
        <w:r w:rsidR="007B5830" w:rsidRPr="0039364D">
          <w:t>working from home or homeschooling</w:t>
        </w:r>
      </w:ins>
      <w:ins w:id="238" w:author="Won Do Lee" w:date="2023-01-17T23:17:00Z">
        <w:r w:rsidR="0054616D" w:rsidRPr="0039364D">
          <w:t>, the way of</w:t>
        </w:r>
      </w:ins>
      <w:ins w:id="239" w:author="Won Do Lee" w:date="2023-01-15T23:19:00Z">
        <w:r w:rsidR="006B3717" w:rsidRPr="0039364D">
          <w:t xml:space="preserve"> </w:t>
        </w:r>
        <w:r w:rsidR="006B3717" w:rsidRPr="0039364D">
          <w:rPr>
            <w:i/>
            <w:iCs/>
          </w:rPr>
          <w:t>new normal</w:t>
        </w:r>
      </w:ins>
      <w:ins w:id="240" w:author="Won Do Lee" w:date="2023-01-15T23:20:00Z">
        <w:r w:rsidR="006B3717" w:rsidRPr="0039364D">
          <w:rPr>
            <w:i/>
            <w:iCs/>
          </w:rPr>
          <w:t xml:space="preserve"> </w:t>
        </w:r>
        <w:r w:rsidR="006B3717" w:rsidRPr="0039364D">
          <w:t>in mobilit</w:t>
        </w:r>
      </w:ins>
      <w:ins w:id="241" w:author="Won Do Lee" w:date="2023-01-17T22:15:00Z">
        <w:r w:rsidR="00A93152" w:rsidRPr="0039364D">
          <w:t>y into account.</w:t>
        </w:r>
      </w:ins>
    </w:p>
    <w:p w14:paraId="20CE393B" w14:textId="4AB0EDB3" w:rsidR="00A5674E" w:rsidRPr="0039364D" w:rsidDel="00D63FB7" w:rsidRDefault="004A4962" w:rsidP="00A5674E">
      <w:pPr>
        <w:rPr>
          <w:del w:id="242" w:author="Won Do Lee [2]" w:date="2023-08-01T15:53:00Z"/>
        </w:rPr>
      </w:pPr>
      <w:r w:rsidRPr="0039364D">
        <w:t xml:space="preserve">To </w:t>
      </w:r>
      <w:r w:rsidR="0030248F" w:rsidRPr="0039364D">
        <w:t>this end,</w:t>
      </w:r>
      <w:r w:rsidR="0045021A" w:rsidRPr="0039364D">
        <w:t xml:space="preserve"> </w:t>
      </w:r>
      <w:r w:rsidR="00EB6E86" w:rsidRPr="0039364D">
        <w:t xml:space="preserve">this research </w:t>
      </w:r>
      <w:del w:id="243" w:author="Won Do Lee" w:date="2023-01-19T08:49:00Z">
        <w:r w:rsidR="00EB6E86" w:rsidRPr="0039364D" w:rsidDel="00F806C6">
          <w:delText xml:space="preserve">addresses </w:delText>
        </w:r>
      </w:del>
      <w:ins w:id="244" w:author="Won Do Lee" w:date="2023-01-19T08:49:00Z">
        <w:del w:id="245" w:author="Won Do Lee [2]" w:date="2023-08-01T15:02:00Z">
          <w:r w:rsidR="00F806C6" w:rsidRPr="0039364D" w:rsidDel="0039364D">
            <w:delText>quantify</w:delText>
          </w:r>
        </w:del>
      </w:ins>
      <w:ins w:id="246" w:author="Won Do Lee [2]" w:date="2023-08-01T15:02:00Z">
        <w:r w:rsidR="0039364D">
          <w:t>quantifies</w:t>
        </w:r>
      </w:ins>
      <w:ins w:id="247" w:author="Won Do Lee" w:date="2023-01-19T08:49:00Z">
        <w:r w:rsidR="00F806C6" w:rsidRPr="0039364D">
          <w:t xml:space="preserve"> </w:t>
        </w:r>
      </w:ins>
      <w:del w:id="248" w:author="Won Do Lee" w:date="2023-01-17T23:17:00Z">
        <w:r w:rsidR="00EB6E86" w:rsidRPr="0039364D" w:rsidDel="0054616D">
          <w:delText xml:space="preserve">in detail </w:delText>
        </w:r>
      </w:del>
      <w:r w:rsidR="00EB6E86" w:rsidRPr="0039364D">
        <w:t xml:space="preserve">and </w:t>
      </w:r>
      <w:del w:id="249" w:author="Won Do Lee" w:date="2023-01-17T23:17:00Z">
        <w:r w:rsidR="00E97990" w:rsidRPr="0039364D" w:rsidDel="0054616D">
          <w:delText>asses</w:delText>
        </w:r>
      </w:del>
      <w:del w:id="250" w:author="Won Do Lee" w:date="2023-01-17T22:15:00Z">
        <w:r w:rsidR="00E97990" w:rsidRPr="0039364D" w:rsidDel="00A93152">
          <w:delText>s</w:delText>
        </w:r>
        <w:r w:rsidR="00EB6E86" w:rsidRPr="0039364D" w:rsidDel="00A93152">
          <w:delText xml:space="preserve"> </w:delText>
        </w:r>
      </w:del>
      <w:del w:id="251" w:author="Won Do Lee" w:date="2023-01-17T23:17:00Z">
        <w:r w:rsidR="00EB6E86" w:rsidRPr="0039364D" w:rsidDel="0054616D">
          <w:delText xml:space="preserve">the </w:delText>
        </w:r>
      </w:del>
      <w:del w:id="252"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3" w:author="Won Do Lee" w:date="2023-01-15T23:27:00Z">
        <w:r w:rsidR="004E0039" w:rsidRPr="0039364D" w:rsidDel="008D18A3">
          <w:delText>monitoring</w:delText>
        </w:r>
        <w:r w:rsidR="00CA6445" w:rsidRPr="0039364D" w:rsidDel="008D18A3">
          <w:delText xml:space="preserve"> </w:delText>
        </w:r>
      </w:del>
      <w:ins w:id="254" w:author="Won Do Lee" w:date="2023-01-17T23:17:00Z">
        <w:del w:id="255" w:author="Won Do Lee [2]" w:date="2023-08-01T15:02:00Z">
          <w:r w:rsidR="0054616D" w:rsidRPr="0039364D" w:rsidDel="0039364D">
            <w:delText>measure</w:delText>
          </w:r>
        </w:del>
      </w:ins>
      <w:ins w:id="256" w:author="Won Do Lee [2]" w:date="2023-08-01T15:02:00Z">
        <w:r w:rsidR="0039364D">
          <w:t>measures</w:t>
        </w:r>
      </w:ins>
      <w:ins w:id="257" w:author="Won Do Lee" w:date="2023-01-15T23:27:00Z">
        <w:r w:rsidR="008D18A3" w:rsidRPr="0039364D">
          <w:t xml:space="preserve"> </w:t>
        </w:r>
      </w:ins>
      <w:del w:id="258"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59" w:author="Won Do Lee" w:date="2023-01-17T21:26:00Z">
        <w:r w:rsidR="00F54DF4" w:rsidRPr="0039364D">
          <w:t>changes in mobility</w:t>
        </w:r>
      </w:ins>
      <w:r w:rsidR="006E4595" w:rsidRPr="0039364D">
        <w:t xml:space="preserve"> </w:t>
      </w:r>
      <w:ins w:id="260" w:author="Won Do Lee" w:date="2023-01-17T21:26:00Z">
        <w:del w:id="261" w:author="Won Do Lee [2]" w:date="2023-08-01T15:51:00Z">
          <w:r w:rsidR="00F54DF4" w:rsidRPr="0039364D" w:rsidDel="00D63FB7">
            <w:delText>under</w:delText>
          </w:r>
        </w:del>
      </w:ins>
      <w:ins w:id="262" w:author="Won Do Lee [2]" w:date="2023-08-01T15:52:00Z">
        <w:r w:rsidR="00D63FB7">
          <w:t>during</w:t>
        </w:r>
      </w:ins>
      <w:ins w:id="263" w:author="Won Do Lee" w:date="2023-01-17T21:26:00Z">
        <w:r w:rsidR="00F54DF4" w:rsidRPr="0039364D">
          <w:t xml:space="preserve"> </w:t>
        </w:r>
        <w:del w:id="264" w:author="Won Do Lee [2]" w:date="2023-08-01T15:51:00Z">
          <w:r w:rsidR="00F54DF4" w:rsidRPr="0039364D" w:rsidDel="00D63FB7">
            <w:delText>the</w:delText>
          </w:r>
        </w:del>
      </w:ins>
      <w:ins w:id="265" w:author="Won Do Lee [2]" w:date="2023-08-01T15:51:00Z">
        <w:r w:rsidR="00D63FB7">
          <w:t xml:space="preserve">England’s first nationwide </w:t>
        </w:r>
      </w:ins>
      <w:ins w:id="266" w:author="Won Do Lee" w:date="2023-01-17T21:26:00Z">
        <w:del w:id="267" w:author="Won Do Lee [2]" w:date="2023-08-01T15:51:00Z">
          <w:r w:rsidR="00F54DF4" w:rsidRPr="0039364D" w:rsidDel="00D63FB7">
            <w:delText xml:space="preserve"> </w:delText>
          </w:r>
        </w:del>
      </w:ins>
      <w:ins w:id="268" w:author="Won Do Lee" w:date="2023-01-17T22:16:00Z">
        <w:r w:rsidR="00A93152" w:rsidRPr="0039364D">
          <w:t>lockdown</w:t>
        </w:r>
      </w:ins>
      <w:ins w:id="269" w:author="Won Do Lee [2]" w:date="2023-08-01T15:51:00Z">
        <w:r w:rsidR="00D63FB7">
          <w:t xml:space="preserve"> </w:t>
        </w:r>
      </w:ins>
      <w:ins w:id="270" w:author="Won Do Lee [2]" w:date="2023-08-01T15:52:00Z">
        <w:r w:rsidR="00D63FB7">
          <w:t>in t</w:t>
        </w:r>
      </w:ins>
      <w:ins w:id="271" w:author="Won Do Lee [2]" w:date="2023-08-01T15:51:00Z">
        <w:r w:rsidR="00D63FB7">
          <w:t>he</w:t>
        </w:r>
      </w:ins>
      <w:ins w:id="272" w:author="Won Do Lee" w:date="2023-01-17T22:16:00Z">
        <w:r w:rsidR="00A93152" w:rsidRPr="0039364D">
          <w:t xml:space="preserve"> phases </w:t>
        </w:r>
      </w:ins>
      <w:ins w:id="273" w:author="Won Do Lee" w:date="2023-01-17T23:18:00Z">
        <w:r w:rsidR="0054616D" w:rsidRPr="0039364D">
          <w:t xml:space="preserve">of </w:t>
        </w:r>
      </w:ins>
      <w:ins w:id="274" w:author="Won Do Lee [2]" w:date="2023-08-01T15:02:00Z">
        <w:r w:rsidR="0039364D">
          <w:t xml:space="preserve">the </w:t>
        </w:r>
      </w:ins>
      <w:ins w:id="275" w:author="Won Do Lee" w:date="2023-01-17T23:18:00Z">
        <w:r w:rsidR="0054616D" w:rsidRPr="0039364D">
          <w:t xml:space="preserve">COVID-19 pandemic, </w:t>
        </w:r>
      </w:ins>
      <w:ins w:id="276" w:author="Won Do Lee" w:date="2023-01-17T22:16:00Z">
        <w:r w:rsidR="00A93152" w:rsidRPr="0039364D">
          <w:t xml:space="preserve">by </w:t>
        </w:r>
      </w:ins>
      <w:del w:id="277" w:author="Won Do Lee" w:date="2023-01-15T23:27:00Z">
        <w:r w:rsidR="004E0039" w:rsidRPr="0039364D" w:rsidDel="008D18A3">
          <w:delText>over time</w:delText>
        </w:r>
      </w:del>
      <w:del w:id="278" w:author="Won Do Lee" w:date="2023-01-17T22:16:00Z">
        <w:r w:rsidR="004E0039" w:rsidRPr="0039364D" w:rsidDel="00A93152">
          <w:delText xml:space="preserve"> </w:delText>
        </w:r>
      </w:del>
      <w:r w:rsidR="004E0039" w:rsidRPr="0039364D">
        <w:t>using</w:t>
      </w:r>
      <w:del w:id="279" w:author="Won Do Lee" w:date="2023-01-15T23:28:00Z">
        <w:r w:rsidR="004E0039" w:rsidRPr="0039364D" w:rsidDel="008D18A3">
          <w:delText xml:space="preserve"> </w:delText>
        </w:r>
        <w:r w:rsidR="005823AE" w:rsidRPr="0039364D" w:rsidDel="008D18A3">
          <w:delText>the</w:delText>
        </w:r>
      </w:del>
      <w:ins w:id="280"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1" w:author="Won Do Lee" w:date="2023-01-15T23:28:00Z">
        <w:r w:rsidR="008D18A3" w:rsidRPr="0039364D">
          <w:t>m</w:t>
        </w:r>
      </w:ins>
      <w:del w:id="282"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3" w:author="Won Do Lee" w:date="2023-01-17T23:18:00Z">
        <w:r w:rsidR="005D51CC" w:rsidRPr="0039364D" w:rsidDel="0054616D">
          <w:delText>In other words,</w:delText>
        </w:r>
      </w:del>
      <w:ins w:id="284"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5" w:author="Won Do Lee" w:date="2023-01-17T23:18:00Z">
        <w:r w:rsidR="00EB6E86" w:rsidRPr="0039364D" w:rsidDel="0054616D">
          <w:delText xml:space="preserve"> </w:delText>
        </w:r>
      </w:del>
      <w:ins w:id="286" w:author="Won Do Lee" w:date="2023-01-17T22:16:00Z">
        <w:r w:rsidR="00A93152" w:rsidRPr="0039364D">
          <w:t xml:space="preserve"> </w:t>
        </w:r>
      </w:ins>
      <w:ins w:id="287" w:author="Won Do Lee" w:date="2023-01-17T23:20:00Z">
        <w:r w:rsidR="0054616D" w:rsidRPr="0039364D">
          <w:t xml:space="preserve">the </w:t>
        </w:r>
      </w:ins>
      <w:del w:id="288" w:author="Won Do Lee" w:date="2023-01-17T21:26:00Z">
        <w:r w:rsidR="00A64CD8" w:rsidRPr="0039364D" w:rsidDel="00F54DF4">
          <w:delText xml:space="preserve">the </w:delText>
        </w:r>
      </w:del>
      <w:ins w:id="289"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0" w:author="Won Do Lee [2]" w:date="2023-08-01T15:02:00Z">
        <w:r w:rsidR="001E2B38" w:rsidRPr="0039364D" w:rsidDel="0039364D">
          <w:delText>lockdown</w:delText>
        </w:r>
      </w:del>
      <w:ins w:id="291" w:author="Won Do Lee [2]" w:date="2023-08-01T15:02:00Z">
        <w:r w:rsidR="0039364D">
          <w:t>lockdowns</w:t>
        </w:r>
      </w:ins>
      <w:del w:id="292" w:author="Won Do Lee" w:date="2023-01-17T21:27:00Z">
        <w:r w:rsidR="001E2B38" w:rsidRPr="0039364D" w:rsidDel="00F54DF4">
          <w:delText>s</w:delText>
        </w:r>
      </w:del>
      <w:r w:rsidR="001E2B38" w:rsidRPr="0039364D">
        <w:t xml:space="preserve"> </w:t>
      </w:r>
      <w:del w:id="293" w:author="Won Do Lee" w:date="2023-01-17T21:26:00Z">
        <w:r w:rsidR="00B91744" w:rsidRPr="0039364D" w:rsidDel="00F54DF4">
          <w:delText xml:space="preserve">on </w:delText>
        </w:r>
        <w:r w:rsidR="003C3C47" w:rsidRPr="0039364D" w:rsidDel="00F54DF4">
          <w:delText xml:space="preserve">everyday </w:delText>
        </w:r>
      </w:del>
      <w:del w:id="294" w:author="Won Do Lee" w:date="2023-01-17T21:27:00Z">
        <w:r w:rsidR="003C3C47" w:rsidRPr="0039364D" w:rsidDel="00F54DF4">
          <w:delText>mobility</w:delText>
        </w:r>
      </w:del>
      <w:ins w:id="295" w:author="Won Do Lee" w:date="2023-01-17T22:16:00Z">
        <w:r w:rsidR="00A93152" w:rsidRPr="0039364D">
          <w:t>on</w:t>
        </w:r>
      </w:ins>
      <w:ins w:id="296" w:author="Won Do Lee" w:date="2023-01-17T21:27:00Z">
        <w:r w:rsidR="00F54DF4" w:rsidRPr="0039364D">
          <w:t xml:space="preserve"> </w:t>
        </w:r>
      </w:ins>
      <w:ins w:id="297" w:author="Won Do Lee" w:date="2023-01-17T23:20:00Z">
        <w:r w:rsidR="0054616D" w:rsidRPr="0039364D">
          <w:t xml:space="preserve">people’s </w:t>
        </w:r>
      </w:ins>
      <w:ins w:id="298" w:author="Won Do Lee" w:date="2023-01-17T21:27:00Z">
        <w:r w:rsidR="00F54DF4" w:rsidRPr="0039364D">
          <w:t xml:space="preserve">mobility </w:t>
        </w:r>
      </w:ins>
      <w:ins w:id="299" w:author="Won Do Lee" w:date="2023-01-17T23:19:00Z">
        <w:r w:rsidR="0054616D" w:rsidRPr="0039364D">
          <w:t>spanning</w:t>
        </w:r>
      </w:ins>
      <w:ins w:id="300" w:author="Won Do Lee" w:date="2023-01-17T21:28:00Z">
        <w:r w:rsidR="00F54DF4" w:rsidRPr="0039364D">
          <w:t xml:space="preserve"> </w:t>
        </w:r>
      </w:ins>
      <w:ins w:id="301" w:author="Won Do Lee [2]" w:date="2023-08-01T15:03:00Z">
        <w:r w:rsidR="0039364D">
          <w:t>the</w:t>
        </w:r>
      </w:ins>
      <w:ins w:id="302" w:author="Won Do Lee [2]" w:date="2023-08-01T15:04:00Z">
        <w:r w:rsidR="0039364D">
          <w:t xml:space="preserve"> five</w:t>
        </w:r>
      </w:ins>
      <w:ins w:id="303" w:author="Won Do Lee [2]" w:date="2023-08-01T15:03:00Z">
        <w:r w:rsidR="0039364D">
          <w:t xml:space="preserve"> most </w:t>
        </w:r>
      </w:ins>
      <w:ins w:id="304" w:author="Won Do Lee [2]" w:date="2023-08-01T15:04:00Z">
        <w:r w:rsidR="0039364D">
          <w:t xml:space="preserve">tightly controlled months in </w:t>
        </w:r>
      </w:ins>
      <w:ins w:id="305" w:author="Won Do Lee [2]" w:date="2023-08-01T15:05:00Z">
        <w:r w:rsidR="0039364D">
          <w:t>2020</w:t>
        </w:r>
      </w:ins>
      <w:ins w:id="306" w:author="Won Do Lee" w:date="2023-01-17T21:28:00Z">
        <w:del w:id="307" w:author="Won Do Lee [2]" w:date="2023-08-01T15:03:00Z">
          <w:r w:rsidR="00F54DF4" w:rsidRPr="0039364D" w:rsidDel="0039364D">
            <w:delText>seven</w:delText>
          </w:r>
        </w:del>
        <w:del w:id="308" w:author="Won Do Lee [2]" w:date="2023-08-01T15:04:00Z">
          <w:r w:rsidR="00F54DF4" w:rsidRPr="0039364D" w:rsidDel="0039364D">
            <w:delText xml:space="preserve"> months</w:delText>
          </w:r>
        </w:del>
      </w:ins>
      <w:del w:id="309" w:author="Won Do Lee" w:date="2023-01-17T21:28:00Z">
        <w:r w:rsidR="003C3C47" w:rsidRPr="0039364D" w:rsidDel="00F54DF4">
          <w:delText xml:space="preserve"> </w:delText>
        </w:r>
        <w:r w:rsidR="00A64CD8" w:rsidRPr="0039364D" w:rsidDel="00F54DF4">
          <w:delText>in Englan</w:delText>
        </w:r>
      </w:del>
      <w:del w:id="310"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1" w:author="Won Do Lee" w:date="2023-01-17T23:20:00Z">
        <w:r w:rsidR="0054616D" w:rsidRPr="0039364D">
          <w:t>, by</w:t>
        </w:r>
      </w:ins>
      <w:ins w:id="312" w:author="Won Do Lee" w:date="2023-01-17T23:19:00Z">
        <w:r w:rsidR="0054616D" w:rsidRPr="0039364D">
          <w:t xml:space="preserve"> measuring </w:t>
        </w:r>
      </w:ins>
      <w:del w:id="313" w:author="Won Do Lee" w:date="2023-01-17T23:19:00Z">
        <w:r w:rsidR="00B12B59" w:rsidRPr="0039364D" w:rsidDel="0054616D">
          <w:delText>.</w:delText>
        </w:r>
      </w:del>
      <w:del w:id="314" w:author="Won Do Lee" w:date="2023-01-17T21:28:00Z">
        <w:r w:rsidR="001E2B38" w:rsidRPr="0039364D" w:rsidDel="00F54DF4">
          <w:delText xml:space="preserve"> </w:delText>
        </w:r>
        <w:r w:rsidR="00034A61" w:rsidRPr="0039364D" w:rsidDel="00F54DF4">
          <w:delText>To achieve this task</w:delText>
        </w:r>
      </w:del>
      <w:del w:id="315" w:author="Won Do Lee" w:date="2023-01-17T21:29:00Z">
        <w:r w:rsidR="00034A61" w:rsidRPr="0039364D" w:rsidDel="00F54DF4">
          <w:delText>,</w:delText>
        </w:r>
      </w:del>
      <w:del w:id="316"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7" w:author="Won Do Lee [2]" w:date="2023-08-01T15:02:00Z">
        <w:r w:rsidR="00C524E4" w:rsidRPr="0039364D" w:rsidDel="0039364D">
          <w:delText>quantif</w:delText>
        </w:r>
      </w:del>
      <w:ins w:id="318" w:author="Won Do Lee" w:date="2023-01-17T21:31:00Z">
        <w:del w:id="319" w:author="Won Do Lee [2]" w:date="2023-08-01T15:02:00Z">
          <w:r w:rsidR="00F54DF4" w:rsidRPr="0039364D" w:rsidDel="0039364D">
            <w:delText>ied</w:delText>
          </w:r>
        </w:del>
      </w:ins>
      <w:ins w:id="320" w:author="Won Do Lee [2]" w:date="2023-08-01T15:02:00Z">
        <w:r w:rsidR="0039364D">
          <w:t>quantifying</w:t>
        </w:r>
      </w:ins>
      <w:del w:id="321"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2"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3" w:author="Won Do Lee" w:date="2023-01-17T23:21:00Z">
        <w:r w:rsidR="0054616D" w:rsidRPr="0039364D">
          <w:t xml:space="preserve">This task is achieved by </w:t>
        </w:r>
      </w:ins>
      <w:del w:id="324" w:author="Won Do Lee" w:date="2023-01-17T23:21:00Z">
        <w:r w:rsidR="00FB3D1B" w:rsidRPr="0039364D" w:rsidDel="0054616D">
          <w:delText xml:space="preserve">We </w:delText>
        </w:r>
      </w:del>
      <w:del w:id="325" w:author="Won Do Lee" w:date="2023-01-17T21:31:00Z">
        <w:r w:rsidR="00FB3D1B" w:rsidRPr="0039364D" w:rsidDel="00751A98">
          <w:delText xml:space="preserve">utilised </w:delText>
        </w:r>
      </w:del>
      <w:ins w:id="326" w:author="Won Do Lee" w:date="2023-01-17T23:21:00Z">
        <w:r w:rsidR="0054616D" w:rsidRPr="0039364D">
          <w:t>deploying</w:t>
        </w:r>
      </w:ins>
      <w:ins w:id="327"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8" w:author="Won Do Lee" w:date="2023-01-17T21:31:00Z">
        <w:r w:rsidR="00034A61" w:rsidRPr="0039364D" w:rsidDel="00751A98">
          <w:delText>the signifi</w:delText>
        </w:r>
      </w:del>
      <w:ins w:id="329" w:author="Won Do Lee" w:date="2023-01-17T21:31:00Z">
        <w:r w:rsidR="00751A98" w:rsidRPr="0039364D">
          <w:t>different</w:t>
        </w:r>
      </w:ins>
      <w:del w:id="330" w:author="Won Do Lee" w:date="2023-01-17T21:31:00Z">
        <w:r w:rsidR="00034A61" w:rsidRPr="0039364D" w:rsidDel="00751A98">
          <w:delText>cant</w:delText>
        </w:r>
      </w:del>
      <w:r w:rsidR="00034A61" w:rsidRPr="0039364D">
        <w:t xml:space="preserve"> </w:t>
      </w:r>
      <w:r w:rsidR="002D1EE3" w:rsidRPr="0039364D">
        <w:t xml:space="preserve">socioeconomic </w:t>
      </w:r>
      <w:del w:id="331" w:author="Won Do Lee" w:date="2023-01-19T23:19:00Z">
        <w:r w:rsidR="002D1EE3" w:rsidRPr="0039364D" w:rsidDel="001E7E1F">
          <w:delText xml:space="preserve">and demographic </w:delText>
        </w:r>
        <w:r w:rsidR="00034A61" w:rsidRPr="0039364D" w:rsidDel="001E7E1F">
          <w:delText>factors</w:delText>
        </w:r>
      </w:del>
      <w:ins w:id="332" w:author="Won Do Lee" w:date="2023-01-19T23:19:00Z">
        <w:del w:id="333" w:author="Won Do Lee [2]" w:date="2023-08-01T15:02:00Z">
          <w:r w:rsidR="001E7E1F" w:rsidRPr="0039364D" w:rsidDel="0039364D">
            <w:delText>status</w:delText>
          </w:r>
        </w:del>
      </w:ins>
      <w:ins w:id="334" w:author="Won Do Lee [2]" w:date="2023-08-01T15:02:00Z">
        <w:r w:rsidR="0039364D">
          <w:t>statuses</w:t>
        </w:r>
      </w:ins>
      <w:r w:rsidR="00C64AD0" w:rsidRPr="0039364D">
        <w:t xml:space="preserve"> likely to be correlated with </w:t>
      </w:r>
      <w:del w:id="335" w:author="Won Do Lee" w:date="2023-01-17T21:32:00Z">
        <w:r w:rsidR="00C64AD0" w:rsidRPr="0039364D" w:rsidDel="00751A98">
          <w:delText xml:space="preserve">the </w:delText>
        </w:r>
        <w:r w:rsidR="00B214DD" w:rsidRPr="0039364D" w:rsidDel="00751A98">
          <w:delText>distinctive</w:delText>
        </w:r>
      </w:del>
      <w:ins w:id="336" w:author="Won Do Lee" w:date="2023-01-17T21:32:00Z">
        <w:r w:rsidR="00751A98" w:rsidRPr="0039364D">
          <w:t xml:space="preserve">different </w:t>
        </w:r>
      </w:ins>
      <w:del w:id="337"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8"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A5674E">
      <w:pPr>
        <w:pStyle w:val="ListParagraph"/>
        <w:numPr>
          <w:ilvl w:val="0"/>
          <w:numId w:val="62"/>
        </w:numPr>
        <w:spacing w:after="240"/>
        <w:rPr>
          <w:ins w:id="339" w:author="Won Do Lee" w:date="2023-01-15T23:10:00Z"/>
        </w:rPr>
      </w:pPr>
      <w:commentRangeStart w:id="340"/>
      <w:r w:rsidRPr="0039364D">
        <w:t xml:space="preserve">How has </w:t>
      </w:r>
      <w:r w:rsidR="00FB19A0" w:rsidRPr="0039364D">
        <w:t>mobility</w:t>
      </w:r>
      <w:r w:rsidR="00962632" w:rsidRPr="0039364D">
        <w:t xml:space="preserve"> </w:t>
      </w:r>
      <w:r w:rsidR="00197D82" w:rsidRPr="0039364D">
        <w:t>c</w:t>
      </w:r>
      <w:r w:rsidR="00C52751" w:rsidRPr="0039364D">
        <w:t>hanged</w:t>
      </w:r>
      <w:del w:id="341" w:author="Won Do Lee" w:date="2023-01-12T23:05:00Z">
        <w:r w:rsidR="005A23C9" w:rsidRPr="0039364D" w:rsidDel="00C1521F">
          <w:delText xml:space="preserve"> over time</w:delText>
        </w:r>
      </w:del>
      <w:del w:id="342"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3" w:author="Won Do Lee" w:date="2023-01-12T23:05:00Z">
        <w:r w:rsidR="002E1E2A" w:rsidRPr="0039364D" w:rsidDel="00C1521F">
          <w:delText xml:space="preserve">has </w:delText>
        </w:r>
        <w:r w:rsidR="00C160F9" w:rsidRPr="0039364D" w:rsidDel="00C1521F">
          <w:delText xml:space="preserve">it </w:delText>
        </w:r>
      </w:del>
      <w:del w:id="344" w:author="Won Do Lee" w:date="2023-01-15T23:10:00Z">
        <w:r w:rsidR="005A23C9" w:rsidRPr="0039364D" w:rsidDel="006B3717">
          <w:delText>evolved</w:delText>
        </w:r>
      </w:del>
      <w:ins w:id="345" w:author="Won Do Lee" w:date="2023-01-15T23:10:00Z">
        <w:r w:rsidR="006B3717" w:rsidRPr="0039364D">
          <w:t xml:space="preserve"> </w:t>
        </w:r>
      </w:ins>
      <w:ins w:id="346" w:author="Won Do Lee" w:date="2023-01-17T22:17:00Z">
        <w:r w:rsidR="00A93152" w:rsidRPr="0039364D">
          <w:t xml:space="preserve">over </w:t>
        </w:r>
      </w:ins>
      <w:ins w:id="347" w:author="Won Do Lee" w:date="2023-01-17T22:18:00Z">
        <w:r w:rsidR="00A93152" w:rsidRPr="0039364D">
          <w:t xml:space="preserve">the </w:t>
        </w:r>
      </w:ins>
      <w:ins w:id="348" w:author="Won Do Lee" w:date="2023-01-17T22:17:00Z">
        <w:r w:rsidR="00A93152" w:rsidRPr="0039364D">
          <w:t xml:space="preserve">initial phases </w:t>
        </w:r>
      </w:ins>
      <w:ins w:id="349" w:author="Won Do Lee" w:date="2023-01-17T22:18:00Z">
        <w:r w:rsidR="00A93152" w:rsidRPr="0039364D">
          <w:t>of</w:t>
        </w:r>
      </w:ins>
      <w:ins w:id="350" w:author="Won Do Lee" w:date="2023-01-17T22:17:00Z">
        <w:r w:rsidR="00A93152" w:rsidRPr="0039364D">
          <w:t xml:space="preserve"> </w:t>
        </w:r>
      </w:ins>
      <w:ins w:id="351" w:author="Won Do Lee" w:date="2023-01-17T22:18:00Z">
        <w:r w:rsidR="00A93152" w:rsidRPr="0039364D">
          <w:t xml:space="preserve">the </w:t>
        </w:r>
      </w:ins>
      <w:ins w:id="352" w:author="Won Do Lee" w:date="2023-01-17T22:17:00Z">
        <w:r w:rsidR="00A93152" w:rsidRPr="0039364D">
          <w:t>lockdown</w:t>
        </w:r>
      </w:ins>
      <w:del w:id="353"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ListParagraph"/>
        <w:rPr>
          <w:del w:id="354" w:author="Won Do Lee" w:date="2023-01-12T23:54:00Z"/>
        </w:rPr>
      </w:pPr>
      <w:ins w:id="355" w:author="Won Do Lee" w:date="2023-01-15T23:10:00Z">
        <w:r w:rsidRPr="0039364D">
          <w:t>Wh</w:t>
        </w:r>
      </w:ins>
      <w:ins w:id="356" w:author="Won Do Lee [2]" w:date="2023-08-01T15:05:00Z">
        <w:r w:rsidR="0039364D">
          <w:t>ich fa</w:t>
        </w:r>
      </w:ins>
      <w:ins w:id="357" w:author="Won Do Lee [2]" w:date="2023-08-01T15:53:00Z">
        <w:r w:rsidR="00D63FB7">
          <w:t>c</w:t>
        </w:r>
      </w:ins>
      <w:ins w:id="358" w:author="Won Do Lee [2]" w:date="2023-08-01T15:05:00Z">
        <w:r w:rsidR="0039364D">
          <w:t xml:space="preserve">tors explain </w:t>
        </w:r>
      </w:ins>
      <w:ins w:id="359" w:author="Won Do Lee" w:date="2023-01-15T23:10:00Z">
        <w:del w:id="360" w:author="Won Do Lee [2]" w:date="2023-08-01T15:05:00Z">
          <w:r w:rsidRPr="0039364D" w:rsidDel="0039364D">
            <w:delText>at makes</w:delText>
          </w:r>
        </w:del>
      </w:ins>
      <w:ins w:id="361" w:author="Won Do Lee" w:date="2023-01-17T23:21:00Z">
        <w:del w:id="362" w:author="Won Do Lee [2]" w:date="2023-08-01T15:53:00Z">
          <w:r w:rsidR="0054616D" w:rsidRPr="0039364D" w:rsidDel="00D63FB7">
            <w:delText xml:space="preserve"> </w:delText>
          </w:r>
        </w:del>
      </w:ins>
      <w:ins w:id="363" w:author="Won Do Lee" w:date="2023-01-15T23:10:00Z">
        <w:r w:rsidRPr="0039364D">
          <w:t xml:space="preserve">disparities in mobility recovery trends </w:t>
        </w:r>
      </w:ins>
      <w:ins w:id="364" w:author="Won Do Lee" w:date="2023-01-17T23:21:00Z">
        <w:r w:rsidR="0054616D" w:rsidRPr="0039364D">
          <w:t>in lockdown phases</w:t>
        </w:r>
      </w:ins>
      <w:ins w:id="365" w:author="Won Do Lee" w:date="2023-01-15T23:10:00Z">
        <w:r w:rsidRPr="0039364D">
          <w:t>?</w:t>
        </w:r>
      </w:ins>
    </w:p>
    <w:p w14:paraId="3FC5BF84" w14:textId="77777777" w:rsidR="007B5830" w:rsidRPr="0039364D" w:rsidRDefault="007B5830" w:rsidP="00872147">
      <w:pPr>
        <w:pStyle w:val="ListParagraph"/>
        <w:numPr>
          <w:ilvl w:val="0"/>
          <w:numId w:val="50"/>
        </w:numPr>
        <w:rPr>
          <w:ins w:id="366" w:author="Won Do Lee" w:date="2023-01-15T23:10:00Z"/>
        </w:rPr>
      </w:pPr>
    </w:p>
    <w:p w14:paraId="20510F49" w14:textId="77777777" w:rsidR="0030248F" w:rsidRPr="0039364D" w:rsidDel="008D18A3" w:rsidRDefault="00442A4C" w:rsidP="00872147">
      <w:pPr>
        <w:pStyle w:val="ListParagraph"/>
        <w:numPr>
          <w:ilvl w:val="0"/>
          <w:numId w:val="50"/>
        </w:numPr>
        <w:rPr>
          <w:del w:id="367" w:author="Won Do Lee" w:date="2023-01-15T23:11:00Z"/>
        </w:rPr>
      </w:pPr>
      <w:del w:id="368" w:author="Won Do Lee" w:date="2023-01-12T23:06:00Z">
        <w:r w:rsidRPr="0039364D" w:rsidDel="00C1521F">
          <w:delText>How and to</w:delText>
        </w:r>
      </w:del>
      <w:ins w:id="369" w:author="Won Do Lee" w:date="2023-01-12T23:56:00Z">
        <w:r w:rsidR="0050027F" w:rsidRPr="0039364D">
          <w:t>Does</w:t>
        </w:r>
      </w:ins>
      <w:del w:id="370"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1" w:author="Won Do Lee" w:date="2023-01-19T23:19:00Z">
        <w:r w:rsidR="008A42EC" w:rsidRPr="0039364D" w:rsidDel="001E7E1F">
          <w:delText xml:space="preserve">and demographic </w:delText>
        </w:r>
        <w:r w:rsidR="00B032C4" w:rsidRPr="0039364D" w:rsidDel="001E7E1F">
          <w:delText>factors</w:delText>
        </w:r>
      </w:del>
      <w:ins w:id="372" w:author="Won Do Lee" w:date="2023-01-19T23:19:00Z">
        <w:r w:rsidR="001E7E1F" w:rsidRPr="0039364D">
          <w:t>status</w:t>
        </w:r>
      </w:ins>
      <w:r w:rsidR="005E01AD" w:rsidRPr="0039364D">
        <w:t xml:space="preserve"> </w:t>
      </w:r>
      <w:del w:id="373" w:author="Won Do Lee" w:date="2023-01-12T23:56:00Z">
        <w:r w:rsidR="005E01AD" w:rsidRPr="0039364D" w:rsidDel="0050027F">
          <w:delText xml:space="preserve">that </w:delText>
        </w:r>
      </w:del>
      <w:del w:id="374" w:author="Won Do Lee" w:date="2023-01-12T23:07:00Z">
        <w:r w:rsidR="005E01AD" w:rsidRPr="0039364D" w:rsidDel="00C1521F">
          <w:delText>influence</w:delText>
        </w:r>
        <w:r w:rsidR="00BA0B43" w:rsidRPr="0039364D" w:rsidDel="00C1521F">
          <w:delText xml:space="preserve"> </w:delText>
        </w:r>
      </w:del>
      <w:ins w:id="375" w:author="Won Do Lee" w:date="2023-01-17T22:18:00Z">
        <w:r w:rsidR="00A93152" w:rsidRPr="0039364D">
          <w:t>associated with</w:t>
        </w:r>
      </w:ins>
      <w:ins w:id="376" w:author="Won Do Lee" w:date="2023-01-12T23:07:00Z">
        <w:r w:rsidR="00C1521F" w:rsidRPr="0039364D">
          <w:t xml:space="preserve"> </w:t>
        </w:r>
      </w:ins>
      <w:del w:id="377" w:author="Won Do Lee" w:date="2023-01-12T23:07:00Z">
        <w:r w:rsidR="002A1C37" w:rsidRPr="0039364D" w:rsidDel="00C1521F">
          <w:delText>change in mobility</w:delText>
        </w:r>
      </w:del>
      <w:ins w:id="378" w:author="Won Do Lee" w:date="2023-01-13T00:05:00Z">
        <w:r w:rsidR="0050027F" w:rsidRPr="0039364D">
          <w:t>trajectories of mobility reduction</w:t>
        </w:r>
      </w:ins>
      <w:del w:id="379" w:author="Won Do Lee" w:date="2023-01-13T00:05:00Z">
        <w:r w:rsidR="002A1C37" w:rsidRPr="0039364D" w:rsidDel="0050027F">
          <w:delText xml:space="preserve"> levels</w:delText>
        </w:r>
      </w:del>
      <w:ins w:id="380" w:author="Won Do Lee" w:date="2023-01-12T23:08:00Z">
        <w:r w:rsidR="00C1521F" w:rsidRPr="0039364D">
          <w:t xml:space="preserve"> throughout </w:t>
        </w:r>
      </w:ins>
      <w:ins w:id="381" w:author="Won Do Lee" w:date="2023-01-17T22:18:00Z">
        <w:r w:rsidR="00A93152" w:rsidRPr="0039364D">
          <w:t>the</w:t>
        </w:r>
      </w:ins>
      <w:ins w:id="382" w:author="Won Do Lee" w:date="2023-01-12T23:08:00Z">
        <w:r w:rsidR="00C1521F" w:rsidRPr="0039364D">
          <w:t xml:space="preserve"> lockdown</w:t>
        </w:r>
      </w:ins>
      <w:r w:rsidR="00EC7209" w:rsidRPr="0039364D">
        <w:t>?</w:t>
      </w:r>
      <w:commentRangeEnd w:id="340"/>
      <w:r w:rsidR="0054616D" w:rsidRPr="0039364D">
        <w:rPr>
          <w:rStyle w:val="CommentReference"/>
        </w:rPr>
        <w:commentReference w:id="340"/>
      </w:r>
    </w:p>
    <w:bookmarkEnd w:id="104"/>
    <w:p w14:paraId="059863BA" w14:textId="77777777" w:rsidR="00A5674E" w:rsidRPr="0039364D" w:rsidRDefault="00A5674E" w:rsidP="00A5674E">
      <w:pPr>
        <w:pStyle w:val="ListParagraph"/>
        <w:numPr>
          <w:ilvl w:val="0"/>
          <w:numId w:val="50"/>
        </w:numPr>
        <w:rPr>
          <w:ins w:id="383" w:author="Won Do Lee [2]" w:date="2023-08-01T14:03:00Z"/>
        </w:rPr>
      </w:pPr>
    </w:p>
    <w:p w14:paraId="423CAD16" w14:textId="57D0F01D" w:rsidR="005E2C98" w:rsidRPr="0039364D" w:rsidRDefault="00771214" w:rsidP="00872147">
      <w:pPr>
        <w:pStyle w:val="Heading1"/>
      </w:pPr>
      <w:r w:rsidRPr="0039364D">
        <w:lastRenderedPageBreak/>
        <w:t>Related works</w:t>
      </w:r>
    </w:p>
    <w:p w14:paraId="2CC90FD7" w14:textId="1A5E77E8" w:rsidR="00A70C50" w:rsidRPr="0039364D" w:rsidDel="00DF2F4F" w:rsidRDefault="009053C6" w:rsidP="00872147">
      <w:pPr>
        <w:spacing w:after="240"/>
        <w:rPr>
          <w:del w:id="384" w:author="Won Do Lee [2]" w:date="2023-08-01T17:48:00Z"/>
          <w:color w:val="FF0000"/>
        </w:rPr>
      </w:pPr>
      <w:commentRangeStart w:id="385"/>
      <w:del w:id="386" w:author="Won Do Lee [2]"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7" w:author="Won Do Lee" w:date="2023-01-17T22:19:00Z">
        <w:del w:id="388" w:author="Won Do Lee [2]" w:date="2023-08-01T17:48:00Z">
          <w:r w:rsidR="00A93152" w:rsidRPr="0039364D" w:rsidDel="00DF2F4F">
            <w:delText>in assessing</w:delText>
          </w:r>
        </w:del>
      </w:ins>
      <w:del w:id="389" w:author="Won Do Lee [2]"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5"/>
        <w:r w:rsidR="00725137" w:rsidDel="00DF2F4F">
          <w:rPr>
            <w:rStyle w:val="CommentReference"/>
          </w:rPr>
          <w:commentReference w:id="385"/>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0" w:author="Won Do Lee" w:date="2023-01-17T21:33:00Z">
        <w:r w:rsidRPr="0039364D" w:rsidDel="00751A98">
          <w:delText xml:space="preserve">focused </w:delText>
        </w:r>
        <w:r w:rsidR="00C66077" w:rsidRPr="0039364D" w:rsidDel="00751A98">
          <w:delText>on</w:delText>
        </w:r>
      </w:del>
      <w:ins w:id="391" w:author="Won Do Lee" w:date="2023-01-17T21:33:00Z">
        <w:r w:rsidR="00751A98" w:rsidRPr="0039364D">
          <w:t>examined</w:t>
        </w:r>
      </w:ins>
      <w:r w:rsidR="00C66077" w:rsidRPr="0039364D">
        <w:t xml:space="preserve"> </w:t>
      </w:r>
      <w:del w:id="392" w:author="Won Do Lee" w:date="2023-01-17T21:33:00Z">
        <w:r w:rsidR="00774267" w:rsidRPr="0039364D" w:rsidDel="00751A98">
          <w:delText xml:space="preserve">the reduction </w:delText>
        </w:r>
        <w:r w:rsidRPr="0039364D" w:rsidDel="00751A98">
          <w:delText>in mobility</w:delText>
        </w:r>
      </w:del>
      <w:ins w:id="393" w:author="Won Do Lee" w:date="2023-01-17T21:33:00Z">
        <w:r w:rsidR="00751A98" w:rsidRPr="0039364D">
          <w:t xml:space="preserve">V-shaped mobility </w:t>
        </w:r>
      </w:ins>
      <w:ins w:id="394" w:author="Won Do Lee" w:date="2023-01-17T23:24:00Z">
        <w:r w:rsidR="0054616D" w:rsidRPr="0039364D">
          <w:t xml:space="preserve">trends </w:t>
        </w:r>
      </w:ins>
      <w:ins w:id="395" w:author="Won Do Lee" w:date="2023-01-17T23:25:00Z">
        <w:r w:rsidR="0054616D" w:rsidRPr="0039364D">
          <w:t xml:space="preserve">in the early stage of COVID-19 pandemic </w:t>
        </w:r>
      </w:ins>
      <w:ins w:id="396" w:author="Won Do Lee" w:date="2023-01-17T21:33:00Z">
        <w:r w:rsidR="00751A98" w:rsidRPr="0039364D">
          <w:t xml:space="preserve">to reveal </w:t>
        </w:r>
      </w:ins>
      <w:ins w:id="397" w:author="Won Do Lee" w:date="2023-01-17T23:25:00Z">
        <w:r w:rsidR="0054616D" w:rsidRPr="0039364D">
          <w:t xml:space="preserve">substantial </w:t>
        </w:r>
      </w:ins>
      <w:ins w:id="398" w:author="Won Do Lee" w:date="2023-01-17T21:33:00Z">
        <w:r w:rsidR="00751A98" w:rsidRPr="0039364D">
          <w:t xml:space="preserve">changes in people’s </w:t>
        </w:r>
      </w:ins>
      <w:ins w:id="399" w:author="Won Do Lee" w:date="2023-01-17T21:34:00Z">
        <w:r w:rsidR="00751A98" w:rsidRPr="0039364D">
          <w:t xml:space="preserve">mobility and travel behaviours </w:t>
        </w:r>
      </w:ins>
      <w:del w:id="400" w:author="Won Do Lee" w:date="2023-01-17T21:33:00Z">
        <w:r w:rsidR="0026581D" w:rsidRPr="0039364D" w:rsidDel="00751A98">
          <w:delText xml:space="preserve"> with </w:delText>
        </w:r>
      </w:del>
      <w:del w:id="401" w:author="Won Do Lee" w:date="2023-01-17T21:34:00Z">
        <w:r w:rsidR="0026581D" w:rsidRPr="0039364D" w:rsidDel="00751A98">
          <w:delText xml:space="preserve">people’s </w:delText>
        </w:r>
        <w:r w:rsidRPr="0039364D" w:rsidDel="00751A98">
          <w:delText xml:space="preserve">attitudes and perceptions </w:delText>
        </w:r>
      </w:del>
      <w:del w:id="402"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3" w:author="Won Do Lee" w:date="2023-01-17T21:34:00Z">
        <w:r w:rsidR="00751A98" w:rsidRPr="0039364D">
          <w:t xml:space="preserve">with the support of </w:t>
        </w:r>
      </w:ins>
      <w:del w:id="404"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5"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6" w:author="Won Do Lee" w:date="2023-01-17T23:27:00Z">
        <w:r w:rsidR="0054616D" w:rsidRPr="0039364D">
          <w:t xml:space="preserve">people’s </w:t>
        </w:r>
      </w:ins>
      <w:r w:rsidRPr="0039364D">
        <w:t xml:space="preserve">mobility </w:t>
      </w:r>
      <w:del w:id="407" w:author="Won Do Lee" w:date="2023-01-17T23:27:00Z">
        <w:r w:rsidRPr="0039364D" w:rsidDel="0054616D">
          <w:delText xml:space="preserve">in physical space </w:delText>
        </w:r>
      </w:del>
      <w:r w:rsidRPr="0039364D">
        <w:t xml:space="preserve">dropped </w:t>
      </w:r>
      <w:ins w:id="408" w:author="Won Do Lee" w:date="2023-01-17T23:27:00Z">
        <w:r w:rsidR="0054616D" w:rsidRPr="0039364D">
          <w:t>instantly</w:t>
        </w:r>
      </w:ins>
      <w:del w:id="409" w:author="Won Do Lee" w:date="2023-01-17T23:27:00Z">
        <w:r w:rsidRPr="0039364D" w:rsidDel="0054616D">
          <w:delText>significantly</w:delText>
        </w:r>
      </w:del>
      <w:ins w:id="410" w:author="Won Do Lee" w:date="2023-01-17T23:26:00Z">
        <w:r w:rsidR="0054616D" w:rsidRPr="0039364D">
          <w:t xml:space="preserve"> </w:t>
        </w:r>
      </w:ins>
      <w:ins w:id="411" w:author="Won Do Lee" w:date="2023-01-17T23:27:00Z">
        <w:r w:rsidR="0054616D" w:rsidRPr="0039364D">
          <w:t xml:space="preserve">but </w:t>
        </w:r>
      </w:ins>
      <w:ins w:id="412" w:author="Won Do Lee" w:date="2023-01-17T23:26:00Z">
        <w:r w:rsidR="0054616D" w:rsidRPr="0039364D">
          <w:t>recover</w:t>
        </w:r>
      </w:ins>
      <w:ins w:id="413" w:author="Won Do Lee" w:date="2023-01-17T23:27:00Z">
        <w:r w:rsidR="0054616D" w:rsidRPr="0039364D">
          <w:t>ed rapidly</w:t>
        </w:r>
      </w:ins>
      <w:ins w:id="414" w:author="Won Do Lee" w:date="2023-01-17T23:28:00Z">
        <w:r w:rsidR="0054616D" w:rsidRPr="0039364D">
          <w:t xml:space="preserve"> </w:t>
        </w:r>
      </w:ins>
      <w:ins w:id="415" w:author="Won Do Lee" w:date="2023-01-17T23:30:00Z">
        <w:r w:rsidR="0054616D" w:rsidRPr="0039364D">
          <w:t>based on longitudinal data analysis</w:t>
        </w:r>
      </w:ins>
      <w:ins w:id="416" w:author="Won Do Lee" w:date="2023-01-17T23:26:00Z">
        <w:r w:rsidR="0054616D" w:rsidRPr="0039364D">
          <w:t xml:space="preserve"> </w:t>
        </w:r>
      </w:ins>
      <w:ins w:id="417" w:author="Won Do Lee" w:date="2023-01-17T23:31:00Z">
        <w:r w:rsidR="0054616D" w:rsidRPr="0039364D">
          <w:t>following longer than a year following the onset of the COVID-19 p</w:t>
        </w:r>
      </w:ins>
      <w:ins w:id="418" w:author="Won Do Lee" w:date="2023-01-17T23:32:00Z">
        <w:r w:rsidR="0054616D" w:rsidRPr="0039364D">
          <w:t xml:space="preserve">andemic </w:t>
        </w:r>
      </w:ins>
      <w:del w:id="419" w:author="Won Do Lee" w:date="2023-01-17T23:26:00Z">
        <w:r w:rsidR="00751A98" w:rsidRPr="0039364D" w:rsidDel="0054616D">
          <w:delText xml:space="preserve"> </w:delText>
        </w:r>
      </w:del>
      <w:r w:rsidR="00751A98" w:rsidRPr="0039364D">
        <w:t>(Kellermann et al., 2022; J. Kim &amp; Kwan, 2021; Long &amp; Ren, 2022; Wang et al., 2022)</w:t>
      </w:r>
      <w:ins w:id="420" w:author="Won Do Lee" w:date="2023-01-17T21:37:00Z">
        <w:r w:rsidR="00751A98" w:rsidRPr="0039364D">
          <w:t xml:space="preserve"> </w:t>
        </w:r>
      </w:ins>
      <w:del w:id="421"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2"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3" w:author="Won Do Lee [2]"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4" w:author="Won Do Lee" w:date="2023-01-17T22:19:00Z">
        <w:r w:rsidR="00A61A0A" w:rsidRPr="0039364D" w:rsidDel="00A93152">
          <w:delText xml:space="preserve">, in terms of </w:delText>
        </w:r>
      </w:del>
      <w:del w:id="425" w:author="Won Do Lee" w:date="2023-01-17T21:37:00Z">
        <w:r w:rsidR="00A61A0A" w:rsidRPr="0039364D" w:rsidDel="00751A98">
          <w:delText>considerable decrease</w:delText>
        </w:r>
      </w:del>
      <w:del w:id="426"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Beria &amp; Lunkar, 2021; Schlosser et al., 2020; Xiong, Hu, Yang, Luo, et 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7" w:author="Won Do Lee" w:date="2023-01-17T22:20:00Z">
        <w:r w:rsidR="009C36A5" w:rsidRPr="0039364D" w:rsidDel="00A93152">
          <w:delText>the use of</w:delText>
        </w:r>
      </w:del>
      <w:ins w:id="428" w:author="Won Do Lee" w:date="2023-01-17T22:20:00Z">
        <w:r w:rsidR="00A93152" w:rsidRPr="0039364D">
          <w:t>using</w:t>
        </w:r>
      </w:ins>
      <w:r w:rsidR="009C36A5" w:rsidRPr="0039364D">
        <w:t xml:space="preserve"> mobil</w:t>
      </w:r>
      <w:r w:rsidR="00F14301" w:rsidRPr="0039364D">
        <w:t>e</w:t>
      </w:r>
      <w:r w:rsidR="009C36A5" w:rsidRPr="0039364D">
        <w:t xml:space="preserve"> data </w:t>
      </w:r>
      <w:del w:id="429" w:author="Won Do Lee" w:date="2023-01-17T22:20:00Z">
        <w:r w:rsidR="008C3B80" w:rsidRPr="0039364D" w:rsidDel="00A93152">
          <w:delText xml:space="preserve">and </w:delText>
        </w:r>
        <w:r w:rsidR="00BF72D9" w:rsidRPr="0039364D" w:rsidDel="00A93152">
          <w:delText>tracking</w:delText>
        </w:r>
      </w:del>
      <w:ins w:id="430" w:author="Won Do Lee" w:date="2023-01-17T22:20:00Z">
        <w:r w:rsidR="00A93152" w:rsidRPr="0039364D">
          <w:t>to g</w:t>
        </w:r>
      </w:ins>
      <w:ins w:id="431"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2" w:author="Won Do Lee" w:date="2023-01-17T22:20:00Z">
        <w:r w:rsidR="004271C9" w:rsidRPr="0039364D" w:rsidDel="00A93152">
          <w:delText xml:space="preserve">are </w:delText>
        </w:r>
      </w:del>
      <w:ins w:id="433" w:author="Won Do Lee" w:date="2023-01-17T22:20:00Z">
        <w:r w:rsidR="00A93152" w:rsidRPr="0039364D">
          <w:t xml:space="preserve">was very </w:t>
        </w:r>
      </w:ins>
      <w:r w:rsidR="001679A0" w:rsidRPr="0039364D">
        <w:t>help</w:t>
      </w:r>
      <w:r w:rsidR="004271C9" w:rsidRPr="0039364D">
        <w:t xml:space="preserve">ful </w:t>
      </w:r>
      <w:del w:id="434" w:author="Won Do Lee" w:date="2023-01-17T22:21:00Z">
        <w:r w:rsidR="004271C9" w:rsidRPr="0039364D" w:rsidDel="00A93152">
          <w:delText>to</w:delText>
        </w:r>
      </w:del>
      <w:del w:id="435" w:author="Won Do Lee" w:date="2023-01-17T22:20:00Z">
        <w:r w:rsidR="004271C9" w:rsidRPr="0039364D" w:rsidDel="00A93152">
          <w:delText xml:space="preserve"> </w:delText>
        </w:r>
        <w:r w:rsidR="00C869CA" w:rsidRPr="0039364D" w:rsidDel="00A93152">
          <w:delText xml:space="preserve">investigate </w:delText>
        </w:r>
      </w:del>
      <w:ins w:id="436" w:author="Won Do Lee" w:date="2023-01-17T22:21:00Z">
        <w:r w:rsidR="00A93152" w:rsidRPr="0039364D">
          <w:t>in evaluating</w:t>
        </w:r>
      </w:ins>
      <w:ins w:id="437"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38"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39" w:author="Won Do Lee" w:date="2023-01-17T22:21:00Z">
        <w:r w:rsidR="00A93152" w:rsidRPr="0039364D">
          <w:t>dropped sharply</w:t>
        </w:r>
      </w:ins>
      <w:del w:id="440"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1" w:author="Won Do Lee" w:date="2023-01-19T22:52:00Z">
        <w:r w:rsidR="009E17EA" w:rsidRPr="0039364D" w:rsidDel="00C025AD">
          <w:delText>in the early stage of the</w:delText>
        </w:r>
      </w:del>
      <w:ins w:id="442"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3"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4" w:author="Won Do Lee" w:date="2023-01-19T22:53:00Z">
        <w:r w:rsidR="00C025AD" w:rsidRPr="0039364D">
          <w:t>lockdown phases</w:t>
        </w:r>
      </w:ins>
      <w:r w:rsidR="0079063F" w:rsidRPr="0039364D">
        <w:t xml:space="preserve">. </w:t>
      </w:r>
      <w:del w:id="445" w:author="Won Do Lee" w:date="2023-01-12T23:58:00Z">
        <w:r w:rsidR="0079063F" w:rsidRPr="0039364D" w:rsidDel="0050027F">
          <w:rPr>
            <w:i/>
            <w:iCs/>
          </w:rPr>
          <w:delText>Spontaneous mobility reduction</w:delText>
        </w:r>
      </w:del>
      <w:ins w:id="446"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7"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48" w:author="Won Do Lee" w:date="2023-01-17T22:21:00Z">
        <w:r w:rsidR="00A93152" w:rsidRPr="0039364D">
          <w:t>ing</w:t>
        </w:r>
      </w:ins>
      <w:r w:rsidR="00831AF7" w:rsidRPr="0039364D">
        <w:t xml:space="preserve"> on</w:t>
      </w:r>
      <w:r w:rsidR="00C17846" w:rsidRPr="0039364D">
        <w:t xml:space="preserve"> the</w:t>
      </w:r>
      <w:ins w:id="449"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0" w:author="Won Do Lee" w:date="2023-01-17T22:21:00Z">
        <w:r w:rsidR="0079063F" w:rsidRPr="0039364D" w:rsidDel="00A93152">
          <w:delText>people were going outside more while the coming months over the ease of</w:delText>
        </w:r>
      </w:del>
      <w:ins w:id="451" w:author="Won Do Lee" w:date="2023-01-17T22:21:00Z">
        <w:r w:rsidR="00A93152" w:rsidRPr="0039364D">
          <w:t>that people we</w:t>
        </w:r>
      </w:ins>
      <w:ins w:id="452" w:author="Won Do Lee" w:date="2023-01-17T22:22:00Z">
        <w:r w:rsidR="00A93152" w:rsidRPr="0039364D">
          <w:t>nt</w:t>
        </w:r>
      </w:ins>
      <w:ins w:id="453" w:author="Won Do Lee" w:date="2023-01-17T22:21:00Z">
        <w:r w:rsidR="00A93152" w:rsidRPr="0039364D">
          <w:t xml:space="preserve"> outside more during the coming months </w:t>
        </w:r>
      </w:ins>
      <w:ins w:id="454"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5" w:author="Won Do Lee" w:date="2023-01-17T23:33:00Z">
        <w:r w:rsidR="00A625FA" w:rsidRPr="0039364D">
          <w:t xml:space="preserve">alongside </w:t>
        </w:r>
      </w:ins>
      <w:del w:id="456"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7"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58" w:author="Won Do Lee" w:date="2023-01-17T22:22:00Z">
        <w:r w:rsidR="00732755" w:rsidRPr="0039364D" w:rsidDel="00A93152">
          <w:delText xml:space="preserve">that </w:delText>
        </w:r>
      </w:del>
      <w:del w:id="459"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0"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1"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2"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3"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4" w:author="Won Do Lee" w:date="2023-01-17T22:24:00Z">
        <w:r w:rsidR="00EA4F73" w:rsidRPr="0039364D" w:rsidDel="00A93152">
          <w:rPr>
            <w:color w:val="000000"/>
          </w:rPr>
          <w:delText xml:space="preserve">, </w:delText>
        </w:r>
      </w:del>
      <w:del w:id="465" w:author="Won Do Lee" w:date="2023-01-17T22:23:00Z">
        <w:r w:rsidR="00CD60D4" w:rsidRPr="0039364D" w:rsidDel="00A93152">
          <w:rPr>
            <w:color w:val="000000"/>
          </w:rPr>
          <w:delText>coping with pre and</w:delText>
        </w:r>
      </w:del>
      <w:ins w:id="466" w:author="Won Do Lee" w:date="2023-01-17T22:24:00Z">
        <w:r w:rsidR="00A93152" w:rsidRPr="0039364D">
          <w:rPr>
            <w:color w:val="000000"/>
          </w:rPr>
          <w:t xml:space="preserve"> added on</w:t>
        </w:r>
      </w:ins>
      <w:ins w:id="467" w:author="Won Do Lee" w:date="2023-01-17T22:23:00Z">
        <w:r w:rsidR="00A93152" w:rsidRPr="0039364D">
          <w:rPr>
            <w:color w:val="000000"/>
          </w:rPr>
          <w:t xml:space="preserve"> pre-pandemic and </w:t>
        </w:r>
      </w:ins>
      <w:del w:id="468" w:author="Won Do Lee" w:date="2023-01-17T22:24:00Z">
        <w:r w:rsidR="00CD60D4" w:rsidRPr="0039364D" w:rsidDel="00A93152">
          <w:rPr>
            <w:color w:val="000000"/>
          </w:rPr>
          <w:delText xml:space="preserve"> </w:delText>
        </w:r>
      </w:del>
      <w:r w:rsidR="00CD60D4" w:rsidRPr="0039364D">
        <w:rPr>
          <w:color w:val="000000"/>
        </w:rPr>
        <w:t>post-lockdown period</w:t>
      </w:r>
      <w:ins w:id="469" w:author="Won Do Lee" w:date="2023-01-17T22:22:00Z">
        <w:r w:rsidR="00A93152" w:rsidRPr="0039364D">
          <w:rPr>
            <w:color w:val="000000"/>
          </w:rPr>
          <w:t>s</w:t>
        </w:r>
      </w:ins>
      <w:r w:rsidR="00CD60D4" w:rsidRPr="0039364D">
        <w:rPr>
          <w:color w:val="000000"/>
        </w:rPr>
        <w:t xml:space="preserve"> (i.e., ±2 months)</w:t>
      </w:r>
      <w:ins w:id="470"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71"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2" w:author="Won Do Lee [2]" w:date="2023-08-01T15:08:00Z"/>
          <w:color w:val="000000"/>
        </w:rPr>
      </w:pPr>
    </w:p>
    <w:p w14:paraId="660B3765" w14:textId="77777777" w:rsidR="00E15888" w:rsidRPr="0039364D" w:rsidRDefault="00A67560" w:rsidP="00872147">
      <w:pPr>
        <w:pStyle w:val="Heading1"/>
      </w:pPr>
      <w:r w:rsidRPr="0039364D">
        <w:t>Data and m</w:t>
      </w:r>
      <w:r w:rsidR="00E15888" w:rsidRPr="0039364D">
        <w:t>ethods</w:t>
      </w:r>
    </w:p>
    <w:p w14:paraId="5758FBF3" w14:textId="77777777" w:rsidR="00E70FCA" w:rsidRPr="0039364D" w:rsidDel="00282AB8" w:rsidRDefault="00E70FCA" w:rsidP="00872147">
      <w:pPr>
        <w:rPr>
          <w:del w:id="473" w:author="Won Do Lee" w:date="2023-07-14T08:04:00Z"/>
        </w:rPr>
      </w:pPr>
    </w:p>
    <w:p w14:paraId="0BC68674" w14:textId="77777777" w:rsidR="00947126" w:rsidRPr="0039364D" w:rsidRDefault="00947126" w:rsidP="00872147">
      <w:pPr>
        <w:pStyle w:val="Heading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FootnoteReference"/>
        </w:rPr>
        <w:footnoteReference w:id="4"/>
      </w:r>
      <w:r w:rsidR="009C175D" w:rsidRPr="0039364D">
        <w:t>.</w:t>
      </w:r>
      <w:r w:rsidR="00903EE8" w:rsidRPr="0039364D">
        <w:t xml:space="preserve"> </w:t>
      </w:r>
      <w:r w:rsidR="00860D28" w:rsidRPr="0039364D">
        <w:t xml:space="preserve">More 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FootnoteReference"/>
        </w:rPr>
        <w:footnoteReference w:id="5"/>
      </w:r>
      <w:r w:rsidR="00E27C5A" w:rsidRPr="0039364D">
        <w:t xml:space="preserve"> </w:t>
      </w:r>
      <w:r w:rsidR="00052EAC" w:rsidRPr="0039364D">
        <w:t xml:space="preserve">LTLAs </w:t>
      </w:r>
      <w:r w:rsidR="00D30126" w:rsidRPr="0039364D">
        <w:t xml:space="preserve">correspond with 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CDRs</w:t>
      </w:r>
      <w:r w:rsidR="00E27C5A" w:rsidRPr="0039364D">
        <w:t>.</w:t>
      </w:r>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FootnoteReference"/>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155"/>
        <w:gridCol w:w="517"/>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000000"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4" w:name="_Hlk140213982"/>
      <w:commentRangeStart w:id="475"/>
      <w:r w:rsidRPr="0039364D">
        <w:t>A</w:t>
      </w:r>
      <w:commentRangeEnd w:id="475"/>
      <w:r w:rsidRPr="0039364D">
        <w:rPr>
          <w:rStyle w:val="CommentReference"/>
        </w:rPr>
        <w:commentReference w:id="475"/>
      </w:r>
      <w:r w:rsidRPr="0039364D">
        <w:t xml:space="preserve"> wide range of contextual information on LTLAs have been collected from secondary data sources. </w:t>
      </w:r>
      <w:bookmarkEnd w:id="474"/>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77" w:author="Won Do Lee [2]" w:date="2023-08-01T17:48:00Z"/>
        </w:rPr>
      </w:pPr>
    </w:p>
    <w:p w14:paraId="5CAC6CFB" w14:textId="77777777" w:rsidR="006E5761" w:rsidRPr="0039364D" w:rsidDel="00282AB8" w:rsidRDefault="006E5761" w:rsidP="00872147">
      <w:pPr>
        <w:rPr>
          <w:del w:id="478" w:author="Won Do Lee" w:date="2023-07-14T08:04:00Z"/>
        </w:rPr>
      </w:pPr>
    </w:p>
    <w:p w14:paraId="5DDDAFB9" w14:textId="77777777" w:rsidR="00947126" w:rsidRPr="0039364D" w:rsidRDefault="00947126" w:rsidP="00872147">
      <w:pPr>
        <w:pStyle w:val="Heading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Heading3"/>
      </w:pPr>
      <w:r w:rsidRPr="0039364D">
        <w:t>Time-series c</w:t>
      </w:r>
      <w:r w:rsidR="00E70FCA" w:rsidRPr="0039364D">
        <w:t>lustering analysis</w:t>
      </w:r>
    </w:p>
    <w:p w14:paraId="2432A1CC" w14:textId="31413B0B"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s time-series, we used the d</w:t>
      </w:r>
      <w:r w:rsidR="009C3227" w:rsidRPr="0039364D">
        <w:t xml:space="preserve">ynamic time warping </w:t>
      </w:r>
      <w:r w:rsidR="00AD455F" w:rsidRPr="0039364D">
        <w:t>(DTW)</w:t>
      </w:r>
      <w:r w:rsidR="00946307" w:rsidRPr="0039364D">
        <w:t xml:space="preserve"> </w:t>
      </w:r>
      <w:r w:rsidR="0059560F" w:rsidRPr="0039364D">
        <w:t>algorithm</w:t>
      </w:r>
      <w:ins w:id="479" w:author="Won Do Lee" w:date="2023-07-14T08:19:00Z">
        <w:r w:rsidR="009C175D" w:rsidRPr="0039364D">
          <w:t xml:space="preserve"> suggested by Berndt &amp; Clifford </w:t>
        </w:r>
      </w:ins>
      <w:del w:id="480" w:author="Won Do Lee" w:date="2023-07-14T08:19:00Z">
        <w:r w:rsidR="0059560F" w:rsidRPr="0039364D" w:rsidDel="009C175D">
          <w:delText xml:space="preserve"> </w:delText>
        </w:r>
      </w:del>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Aghabozorgi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1"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2"/>
      <w:commentRangeStart w:id="483"/>
      <w:r w:rsidR="00A162FB" w:rsidRPr="0039364D">
        <w:rPr>
          <w:rStyle w:val="FootnoteReference"/>
        </w:rPr>
        <w:footnoteReference w:id="7"/>
      </w:r>
      <w:commentRangeEnd w:id="482"/>
      <w:r w:rsidR="00A162FB" w:rsidRPr="0039364D">
        <w:rPr>
          <w:rStyle w:val="CommentReference"/>
        </w:rPr>
        <w:commentReference w:id="482"/>
      </w:r>
      <w:commentRangeEnd w:id="483"/>
      <w:r w:rsidR="00CB6194" w:rsidRPr="0039364D">
        <w:rPr>
          <w:rStyle w:val="CommentReference"/>
        </w:rPr>
        <w:commentReference w:id="483"/>
      </w:r>
      <w:r w:rsidR="00EA32DA" w:rsidRPr="0039364D">
        <w:t xml:space="preserve"> </w:t>
      </w:r>
      <w:bookmarkEnd w:id="481"/>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Dau et al., 2016; Sardá-Espinosa, 2019)</w:t>
      </w:r>
      <w:r w:rsidR="003E75A8" w:rsidRPr="0039364D">
        <w:t xml:space="preserve">. </w:t>
      </w:r>
      <w:r w:rsidR="001C0869" w:rsidRPr="0039364D">
        <w:t xml:space="preserve">We have used the </w:t>
      </w:r>
      <w:r w:rsidR="001C0869" w:rsidRPr="0039364D">
        <w:rPr>
          <w:i/>
          <w:iCs/>
        </w:rPr>
        <w:t>dtwclust</w:t>
      </w:r>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r w:rsidR="00A81082" w:rsidRPr="0039364D">
        <w:t>Arbelaitz</w:t>
      </w:r>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Rousseeuw,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000000"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Heading3"/>
        <w:spacing w:after="240"/>
      </w:pPr>
      <w:r w:rsidRPr="0039364D">
        <w:lastRenderedPageBreak/>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originally</w:t>
      </w:r>
      <w:r w:rsidR="00381BB2" w:rsidRPr="0039364D">
        <w:t xml:space="preserve"> proposed by Tibshirani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631"/>
        <w:gridCol w:w="1134"/>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000000"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E6F03BB"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Krishnapuram et al., 2005)</w:t>
      </w:r>
      <w:r w:rsidR="00A36C97" w:rsidRPr="0039364D">
        <w:t>.</w:t>
      </w:r>
      <w:r w:rsidR="001934BB" w:rsidRPr="0039364D">
        <w:t xml:space="preserve"> </w:t>
      </w:r>
      <w:r w:rsidR="00860534">
        <w:t xml:space="preserve">While </w:t>
      </w:r>
      <m:oMath>
        <m:r>
          <w:rPr>
            <w:rFonts w:ascii="Cambria Math" w:hAnsi="Cambria Math"/>
          </w:rPr>
          <m:t>Y</m:t>
        </m:r>
      </m:oMath>
      <w:r w:rsidR="00A36C97" w:rsidRPr="0039364D">
        <w:t xml:space="preserve"> has </w:t>
      </w:r>
      <w:r w:rsidR="00561636" w:rsidRPr="0039364D">
        <w:t xml:space="preserve">the </w:t>
      </w:r>
      <m:oMath>
        <m:r>
          <w:rPr>
            <w:rFonts w:ascii="Cambria Math" w:hAnsi="Cambria Math"/>
          </w:rPr>
          <m:t>K</m:t>
        </m:r>
      </m:oMath>
      <w:r w:rsidR="00A36C97" w:rsidRPr="0039364D">
        <w:t xml:space="preserve"> </w:t>
      </w:r>
      <w:del w:id="484" w:author="Won Do Lee [2]" w:date="2023-08-01T11:31:00Z">
        <w:r w:rsidR="0098400E" w:rsidRPr="0039364D" w:rsidDel="006B698C">
          <w:delText xml:space="preserve">number of </w:delText>
        </w:r>
        <w:r w:rsidR="00060D57" w:rsidRPr="0039364D" w:rsidDel="006B698C">
          <w:delText>cluster</w:delText>
        </w:r>
        <w:r w:rsidR="00A36C97" w:rsidRPr="0039364D" w:rsidDel="006B698C">
          <w:delText>s</w:delText>
        </w:r>
        <w:r w:rsidR="005A3F2A" w:rsidRPr="0039364D" w:rsidDel="006B698C">
          <w:delText xml:space="preserve"> </w:delText>
        </w:r>
        <w:r w:rsidR="00561636" w:rsidRPr="0039364D" w:rsidDel="006B698C">
          <w:delText xml:space="preserve">as </w:delText>
        </w:r>
      </w:del>
      <w:r w:rsidR="00561636" w:rsidRPr="0039364D">
        <w:t>categories</w:t>
      </w:r>
      <w:ins w:id="485" w:author="Won Do Lee [2]" w:date="2023-08-01T10:55:00Z">
        <w:r w:rsidR="00A22CC2" w:rsidRPr="0039364D">
          <w:t xml:space="preserve"> (</w:t>
        </w:r>
      </w:ins>
      <m:oMath>
        <m:r>
          <w:ins w:id="486" w:author="Won Do Lee [2]" w:date="2023-08-01T10:55:00Z">
            <w:rPr>
              <w:rFonts w:ascii="Cambria Math" w:hAnsi="Cambria Math"/>
            </w:rPr>
            <m:t>K</m:t>
          </w:ins>
        </m:r>
      </m:oMath>
      <w:ins w:id="487" w:author="Won Do Lee [2]" w:date="2023-08-01T10:55:00Z">
        <w:r w:rsidR="00A22CC2" w:rsidRPr="0039364D">
          <w:t xml:space="preserve"> &gt; 2)</w:t>
        </w:r>
      </w:ins>
      <w:r w:rsidR="00561636" w:rsidRPr="0039364D">
        <w:t xml:space="preserve"> and </w:t>
      </w:r>
      <w:r w:rsidR="009D5E81" w:rsidRPr="0039364D">
        <w:t xml:space="preserve">a </w:t>
      </w:r>
      <w:r w:rsidR="00832B03" w:rsidRPr="0039364D">
        <w:t>predictor</w:t>
      </w:r>
      <w:r w:rsidR="009D5E81" w:rsidRPr="0039364D">
        <w:t xml:space="preserve"> vector</w:t>
      </w:r>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8" w:name="_Hlk140213970"/>
      <w:r w:rsidR="0048201C" w:rsidRPr="00860534">
        <w:rPr>
          <w:noProof/>
        </w:rPr>
        <w:t>(Friedman et al., 2010)</w:t>
      </w:r>
      <w:r w:rsidR="00E17796" w:rsidRPr="0039364D">
        <w:t xml:space="preserve">. </w:t>
      </w:r>
      <w:bookmarkStart w:id="489" w:name="_Hlk140213995"/>
      <w:ins w:id="490" w:author="Won Do Lee [2]" w:date="2023-08-01T16:09:00Z">
        <w:r w:rsidR="00860534">
          <w:t>T</w:t>
        </w:r>
      </w:ins>
      <w:ins w:id="491" w:author="Won Do Lee [2]" w:date="2023-08-01T11:22:00Z">
        <w:r w:rsidR="00B2447A" w:rsidRPr="0039364D">
          <w:t xml:space="preserve">he </w:t>
        </w:r>
      </w:ins>
      <w:ins w:id="492" w:author="Won Do Lee [2]" w:date="2023-08-01T11:28:00Z">
        <w:r w:rsidR="006B698C" w:rsidRPr="0039364D">
          <w:t>maximum likelihood estimation</w:t>
        </w:r>
      </w:ins>
      <w:ins w:id="493" w:author="Won Do Lee [2]" w:date="2023-08-01T11:22:00Z">
        <w:r w:rsidR="00B2447A" w:rsidRPr="0039364D">
          <w:t xml:space="preserve"> approach</w:t>
        </w:r>
      </w:ins>
      <w:ins w:id="494" w:author="Won Do Lee [2]" w:date="2023-08-01T11:19:00Z">
        <w:r w:rsidR="00B2447A" w:rsidRPr="0039364D">
          <w:t xml:space="preserve"> </w:t>
        </w:r>
      </w:ins>
      <w:ins w:id="495" w:author="Won Do Lee [2]" w:date="2023-08-01T11:49:00Z">
        <w:r w:rsidR="00FB7D9E" w:rsidRPr="0039364D">
          <w:t xml:space="preserve">is extend to </w:t>
        </w:r>
      </w:ins>
      <m:oMath>
        <m:r>
          <w:ins w:id="496" w:author="Won Do Lee [2]" w:date="2023-08-01T11:22:00Z">
            <w:rPr>
              <w:rFonts w:ascii="Cambria Math" w:hAnsi="Cambria Math"/>
            </w:rPr>
            <m:t>K</m:t>
          </w:ins>
        </m:r>
      </m:oMath>
      <w:ins w:id="497" w:author="Won Do Lee [2]" w:date="2023-08-01T11:22:00Z">
        <w:r w:rsidR="00B2447A" w:rsidRPr="0039364D">
          <w:t>-1</w:t>
        </w:r>
      </w:ins>
      <w:ins w:id="498" w:author="Won Do Lee [2]" w:date="2023-08-01T11:41:00Z">
        <w:r w:rsidR="00251A73" w:rsidRPr="0039364D">
          <w:t xml:space="preserve"> MLR as</w:t>
        </w:r>
      </w:ins>
      <w:ins w:id="499" w:author="Won Do Lee [2]" w:date="2023-08-01T11:40:00Z">
        <w:r w:rsidR="00251A73" w:rsidRPr="0039364D">
          <w:t xml:space="preserve"> Equation (5)</w:t>
        </w:r>
      </w:ins>
      <w:commentRangeStart w:id="500"/>
      <w:commentRangeStart w:id="501"/>
      <w:del w:id="502" w:author="Won Do Lee [2]" w:date="2023-08-01T11:14:00Z">
        <w:r w:rsidR="00E17796" w:rsidRPr="0039364D" w:rsidDel="00B2447A">
          <w:delText>T</w:delText>
        </w:r>
      </w:del>
      <w:del w:id="503" w:author="Won Do Lee [2]" w:date="2023-08-01T11:15:00Z">
        <w:r w:rsidR="00825DC4" w:rsidRPr="0039364D" w:rsidDel="00B2447A">
          <w:delText>he</w:delText>
        </w:r>
      </w:del>
      <w:del w:id="504" w:author="Won Do Lee [2]" w:date="2023-08-01T10:57:00Z">
        <w:r w:rsidR="00825DC4" w:rsidRPr="0039364D" w:rsidDel="00A22CC2">
          <w:delText xml:space="preserve"> </w:delText>
        </w:r>
      </w:del>
      <w:del w:id="505" w:author="Won Do Lee [2]" w:date="2023-08-01T11:20:00Z">
        <w:r w:rsidR="00825DC4" w:rsidRPr="0039364D" w:rsidDel="00B2447A">
          <w:delText xml:space="preserve">probability </w:delText>
        </w:r>
      </w:del>
      <m:oMath>
        <m:r>
          <w:del w:id="506" w:author="Won Do Lee [2]" w:date="2023-08-01T11:20:00Z">
            <w:rPr>
              <w:rFonts w:ascii="Cambria Math" w:hAnsi="Cambria Math"/>
            </w:rPr>
            <m:t>Pr</m:t>
          </w:del>
        </m:r>
      </m:oMath>
      <w:del w:id="507" w:author="Won Do Lee [2]" w:date="2023-08-01T11:20:00Z">
        <w:r w:rsidR="00825DC4" w:rsidRPr="0039364D" w:rsidDel="00B2447A">
          <w:delText xml:space="preserve"> for each </w:delText>
        </w:r>
        <w:r w:rsidR="00060D57" w:rsidRPr="0039364D" w:rsidDel="00B2447A">
          <w:delText>cluster</w:delText>
        </w:r>
        <w:r w:rsidR="00825DC4" w:rsidRPr="0039364D" w:rsidDel="00B2447A">
          <w:delText xml:space="preserve"> </w:delText>
        </w:r>
      </w:del>
      <m:oMath>
        <m:r>
          <w:del w:id="508" w:author="Won Do Lee [2]" w:date="2023-08-01T11:19:00Z">
            <w:rPr>
              <w:rFonts w:ascii="Cambria Math" w:hAnsi="Cambria Math"/>
            </w:rPr>
            <m:t>k</m:t>
          </w:del>
        </m:r>
      </m:oMath>
      <w:del w:id="509" w:author="Won Do Lee [2]" w:date="2023-08-01T11:19:00Z">
        <w:r w:rsidR="00825DC4" w:rsidRPr="0039364D" w:rsidDel="00B2447A">
          <w:delText xml:space="preserve"> </w:delText>
        </w:r>
      </w:del>
      <w:del w:id="510" w:author="Won Do Lee [2]" w:date="2023-08-01T11:01:00Z">
        <w:r w:rsidR="001C69D8" w:rsidRPr="0039364D" w:rsidDel="00A22CC2">
          <w:delText xml:space="preserve">to generalise the linear logistic regression </w:delText>
        </w:r>
      </w:del>
      <w:del w:id="511" w:author="Won Do Lee [2]" w:date="2023-08-01T11:13:00Z">
        <w:r w:rsidR="001C69D8" w:rsidRPr="0039364D" w:rsidDel="00223E84">
          <w:delText xml:space="preserve">into </w:delText>
        </w:r>
      </w:del>
      <m:oMath>
        <m:r>
          <w:del w:id="512" w:author="Won Do Lee [2]" w:date="2023-08-01T11:17:00Z">
            <w:rPr>
              <w:rFonts w:ascii="Cambria Math" w:hAnsi="Cambria Math"/>
            </w:rPr>
            <m:t>K-1</m:t>
          </w:del>
        </m:r>
      </m:oMath>
      <w:del w:id="513" w:author="Won Do Lee [2]" w:date="2023-08-01T11:17:00Z">
        <w:r w:rsidR="00EC0F10" w:rsidRPr="0039364D" w:rsidDel="00B2447A">
          <w:delText xml:space="preserve"> logits</w:delText>
        </w:r>
        <w:r w:rsidR="00BB31E2" w:rsidRPr="0039364D" w:rsidDel="00B2447A">
          <w:delText xml:space="preserve"> </w:delText>
        </w:r>
      </w:del>
      <w:del w:id="514" w:author="Won Do Lee [2]" w:date="2023-08-01T11:15:00Z">
        <w:r w:rsidR="00BE1589" w:rsidRPr="0039364D" w:rsidDel="00B2447A">
          <w:delText>as</w:delText>
        </w:r>
        <w:r w:rsidR="00BB31E2" w:rsidRPr="0039364D" w:rsidDel="00B2447A">
          <w:delText xml:space="preserve"> </w:delText>
        </w:r>
      </w:del>
      <w:del w:id="515" w:author="Won Do Lee [2]" w:date="2023-08-01T11:22:00Z">
        <w:r w:rsidR="00BB31E2" w:rsidRPr="0039364D" w:rsidDel="00B2447A">
          <w:delText xml:space="preserve">Equation </w:delText>
        </w:r>
        <w:r w:rsidR="00BC1D8E" w:rsidRPr="0039364D" w:rsidDel="00B2447A">
          <w:delText>(</w:delText>
        </w:r>
        <w:r w:rsidR="00BB31E2" w:rsidRPr="0039364D" w:rsidDel="00B2447A">
          <w:delText>5</w:delText>
        </w:r>
      </w:del>
      <w:del w:id="516" w:author="Won Do Lee [2]" w:date="2023-08-01T11:14:00Z">
        <w:r w:rsidR="00BC1D8E" w:rsidRPr="0039364D" w:rsidDel="00B2447A">
          <w:delText>)</w:delText>
        </w:r>
      </w:del>
      <w:ins w:id="517" w:author="Won Do Lee [2]" w:date="2023-08-01T11:29:00Z">
        <w:r w:rsidR="006B698C" w:rsidRPr="0039364D">
          <w:t xml:space="preserve">. </w:t>
        </w:r>
      </w:ins>
      <w:ins w:id="518" w:author="Won Do Lee [2]" w:date="2023-08-01T11:36:00Z">
        <w:r w:rsidR="00E9525F" w:rsidRPr="0039364D">
          <w:t xml:space="preserve">This model </w:t>
        </w:r>
      </w:ins>
      <w:ins w:id="519" w:author="Won Do Lee [2]" w:date="2023-08-01T11:47:00Z">
        <w:r w:rsidR="00FB7D9E" w:rsidRPr="0039364D">
          <w:t xml:space="preserve">requires </w:t>
        </w:r>
      </w:ins>
      <w:ins w:id="520" w:author="Won Do Lee [2]" w:date="2023-08-01T11:38:00Z">
        <w:r w:rsidR="00E9525F" w:rsidRPr="0039364D">
          <w:t xml:space="preserve">to fit </w:t>
        </w:r>
      </w:ins>
      <w:ins w:id="521" w:author="Won Do Lee [2]" w:date="2023-08-01T11:30:00Z">
        <w:r w:rsidR="006B698C" w:rsidRPr="0039364D">
          <w:t xml:space="preserve">the conditional probability </w:t>
        </w:r>
      </w:ins>
      <m:oMath>
        <m:r>
          <w:ins w:id="522" w:author="Won Do Lee [2]" w:date="2023-08-01T11:30:00Z">
            <w:rPr>
              <w:rFonts w:ascii="Cambria Math" w:hAnsi="Cambria Math"/>
            </w:rPr>
            <m:t>Pr</m:t>
          </w:ins>
        </m:r>
      </m:oMath>
      <w:ins w:id="523" w:author="Won Do Lee [2]" w:date="2023-08-01T11:30:00Z">
        <w:r w:rsidR="006B698C" w:rsidRPr="0039364D">
          <w:t xml:space="preserve"> for each class </w:t>
        </w:r>
      </w:ins>
      <m:oMath>
        <m:r>
          <w:ins w:id="524" w:author="Won Do Lee [2]" w:date="2023-08-01T11:30:00Z">
            <w:rPr>
              <w:rFonts w:ascii="Cambria Math" w:hAnsi="Cambria Math"/>
            </w:rPr>
            <m:t>k</m:t>
          </w:ins>
        </m:r>
      </m:oMath>
      <w:ins w:id="525" w:author="Won Do Lee [2]" w:date="2023-08-01T11:30:00Z">
        <w:r w:rsidR="006B698C" w:rsidRPr="0039364D">
          <w:t xml:space="preserve"> in </w:t>
        </w:r>
      </w:ins>
      <w:ins w:id="526" w:author="Won Do Lee [2]" w:date="2023-08-01T11:32:00Z">
        <w:r w:rsidR="006B698C" w:rsidRPr="0039364D">
          <w:t>the</w:t>
        </w:r>
      </w:ins>
      <w:ins w:id="527" w:author="Won Do Lee [2]" w:date="2023-08-01T11:30:00Z">
        <w:r w:rsidR="006B698C" w:rsidRPr="0039364D">
          <w:t xml:space="preserve"> range of </w:t>
        </w:r>
      </w:ins>
      <m:oMath>
        <m:r>
          <w:ins w:id="528" w:author="Won Do Lee [2]" w:date="2023-08-01T11:30:00Z">
            <w:rPr>
              <w:rFonts w:ascii="Cambria Math" w:hAnsi="Cambria Math"/>
            </w:rPr>
            <m:t>K</m:t>
          </w:ins>
        </m:r>
      </m:oMath>
      <w:ins w:id="529" w:author="Won Do Lee [2]" w:date="2023-08-01T11:52:00Z">
        <w:r w:rsidR="00FB7D9E" w:rsidRPr="0039364D">
          <w:t xml:space="preserve"> </w:t>
        </w:r>
      </w:ins>
      <w:ins w:id="530" w:author="Won Do Lee [2]" w:date="2023-08-01T16:09:00Z">
        <w:r w:rsidR="00860534">
          <w:t>as</w:t>
        </w:r>
      </w:ins>
      <w:ins w:id="531" w:author="Won Do Lee [2]" w:date="2023-08-01T11:52:00Z">
        <w:r w:rsidR="00FB7D9E" w:rsidRPr="0039364D">
          <w:t xml:space="preserve"> Equation (6</w:t>
        </w:r>
      </w:ins>
      <w:ins w:id="532" w:author="Won Do Lee [2]" w:date="2023-08-01T11:55:00Z">
        <w:r w:rsidR="001061B0" w:rsidRPr="0039364D">
          <w:t xml:space="preserve">). </w:t>
        </w:r>
      </w:ins>
      <w:del w:id="533" w:author="Won Do Lee [2]" w:date="2023-08-01T11:14:00Z">
        <w:r w:rsidR="00BB31E2" w:rsidRPr="0039364D" w:rsidDel="00B2447A">
          <w:delText xml:space="preserve">, </w:delText>
        </w:r>
        <w:r w:rsidR="00F81C99" w:rsidRPr="0039364D" w:rsidDel="00B2447A">
          <w:delText xml:space="preserve">and </w:delText>
        </w:r>
      </w:del>
      <w:del w:id="534" w:author="Won Do Lee [2]" w:date="2023-08-01T10:57:00Z">
        <w:r w:rsidR="001C69D8" w:rsidRPr="0039364D" w:rsidDel="00A22CC2">
          <w:delText xml:space="preserve">modifying term </w:delText>
        </w:r>
      </w:del>
      <w:ins w:id="535" w:author="Won Do Lee" w:date="2023-08-01T10:40:00Z">
        <w:del w:id="536" w:author="Won Do Lee [2]" w:date="2023-08-01T10:57:00Z">
          <w:r w:rsidR="00CB6194" w:rsidRPr="0039364D" w:rsidDel="00A22CC2">
            <w:delText>is given by</w:delText>
          </w:r>
        </w:del>
      </w:ins>
      <w:del w:id="537" w:author="Won Do Lee [2]" w:date="2023-08-01T10:57:00Z">
        <w:r w:rsidR="00225C51" w:rsidRPr="0039364D" w:rsidDel="00A22CC2">
          <w:delText xml:space="preserve">as </w:delText>
        </w:r>
      </w:del>
      <w:ins w:id="538" w:author="Won Do Lee" w:date="2023-08-01T10:40:00Z">
        <w:del w:id="539" w:author="Won Do Lee [2]" w:date="2023-08-01T10:57:00Z">
          <w:r w:rsidR="00CB6194" w:rsidRPr="0039364D" w:rsidDel="00A22CC2">
            <w:delText xml:space="preserve"> </w:delText>
          </w:r>
        </w:del>
      </w:ins>
      <w:del w:id="540" w:author="Won Do Lee [2]" w:date="2023-08-01T11:30:00Z">
        <w:r w:rsidR="00BB31E2" w:rsidRPr="0039364D" w:rsidDel="006B698C">
          <w:delText xml:space="preserve">Equation </w:delText>
        </w:r>
        <w:r w:rsidR="00BC1D8E" w:rsidRPr="0039364D" w:rsidDel="006B698C">
          <w:delText>(</w:delText>
        </w:r>
        <w:r w:rsidR="00BB31E2" w:rsidRPr="0039364D" w:rsidDel="006B698C">
          <w:delText>6</w:delText>
        </w:r>
        <w:r w:rsidR="00BC1D8E" w:rsidRPr="0039364D" w:rsidDel="006B698C">
          <w:delText>)</w:delText>
        </w:r>
        <w:r w:rsidR="001C51A0" w:rsidRPr="0039364D" w:rsidDel="006B698C">
          <w:delText>.</w:delText>
        </w:r>
        <w:commentRangeEnd w:id="500"/>
        <w:r w:rsidR="00561636" w:rsidRPr="0039364D" w:rsidDel="006B698C">
          <w:rPr>
            <w:rStyle w:val="CommentReference"/>
          </w:rPr>
          <w:commentReference w:id="500"/>
        </w:r>
      </w:del>
      <w:commentRangeEnd w:id="501"/>
      <w:del w:id="541" w:author="Won Do Lee [2]" w:date="2023-08-01T11:51:00Z">
        <w:r w:rsidR="006B698C" w:rsidRPr="0039364D" w:rsidDel="00FB7D9E">
          <w:rPr>
            <w:rStyle w:val="CommentReference"/>
          </w:rPr>
          <w:commentReference w:id="501"/>
        </w:r>
      </w:del>
    </w:p>
    <w:bookmarkEnd w:id="488"/>
    <w:bookmarkEnd w:id="489"/>
    <w:p w14:paraId="6EE46B5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000000"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77777777" w:rsidR="0009030E" w:rsidRPr="0039364D" w:rsidRDefault="00FC21EB" w:rsidP="005D5C25">
            <w:pPr>
              <w:jc w:val="center"/>
            </w:pPr>
            <w:r w:rsidRPr="0039364D">
              <w:t>(5)</w:t>
            </w:r>
            <w:r w:rsidR="00571E27" w:rsidRPr="0039364D">
              <w:t>.</w:t>
            </w:r>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000000"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631"/>
        <w:gridCol w:w="1134"/>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r w:rsidRPr="0039364D">
        <w:t xml:space="preserve">Krishnapuram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lastRenderedPageBreak/>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000000"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01070E00" w:rsidR="00A342F8" w:rsidRPr="0039364D" w:rsidRDefault="006B164D" w:rsidP="00872147">
      <w:bookmarkStart w:id="542" w:name="_Hlk140214020"/>
      <w:commentRangeStart w:id="543"/>
      <w:commentRangeStart w:id="544"/>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ins w:id="545" w:author="Won Do Lee [2]" w:date="2023-08-01T16:10:00Z">
        <w:r w:rsidR="00860534">
          <w:t xml:space="preserve"> by</w:t>
        </w:r>
      </w:ins>
      <w:ins w:id="546" w:author="Won Do Lee [2]" w:date="2023-08-01T14:09:00Z">
        <w:r w:rsidR="006F6074" w:rsidRPr="0039364D">
          <w:t xml:space="preserve"> </w:t>
        </w:r>
      </w:ins>
      <w:ins w:id="547" w:author="Won Do Lee [2]" w:date="2023-08-01T11:43:00Z">
        <w:r w:rsidR="00251A73" w:rsidRPr="0039364D">
          <w:t>add</w:t>
        </w:r>
      </w:ins>
      <w:ins w:id="548" w:author="Won Do Lee [2]" w:date="2023-08-01T11:59:00Z">
        <w:r w:rsidR="001061B0" w:rsidRPr="0039364D">
          <w:t>ing</w:t>
        </w:r>
      </w:ins>
      <w:ins w:id="549" w:author="Won Do Lee [2]" w:date="2023-08-01T11:43:00Z">
        <w:r w:rsidR="00251A73" w:rsidRPr="0039364D">
          <w:rPr>
            <w:rFonts w:ascii="Cambria Math" w:hAnsi="Cambria Math"/>
            <w:i/>
          </w:rPr>
          <w:t xml:space="preserve"> </w:t>
        </w:r>
      </w:ins>
      <m:oMath>
        <m:r>
          <w:ins w:id="550" w:author="Won Do Lee [2]" w:date="2023-08-01T11:43:00Z">
            <m:rPr>
              <m:scr m:val="script"/>
            </m:rPr>
            <w:rPr>
              <w:rFonts w:ascii="Cambria Math" w:hAnsi="Cambria Math"/>
            </w:rPr>
            <m:t>l</m:t>
          </w:ins>
        </m:r>
      </m:oMath>
      <w:ins w:id="551" w:author="Won Do Lee [2]" w:date="2023-08-01T11:43:00Z">
        <w:r w:rsidR="00251A73" w:rsidRPr="0039364D">
          <w:rPr>
            <w:rFonts w:ascii="Cambria Math" w:hAnsi="Cambria Math"/>
            <w:i/>
          </w:rPr>
          <w:t>1</w:t>
        </w:r>
        <w:r w:rsidR="00251A73" w:rsidRPr="0039364D">
          <w:t xml:space="preserve"> </w:t>
        </w:r>
      </w:ins>
      <w:ins w:id="552" w:author="Won Do Lee [2]" w:date="2023-08-01T11:58:00Z">
        <w:r w:rsidR="001061B0" w:rsidRPr="0039364D">
          <w:t>norm</w:t>
        </w:r>
      </w:ins>
      <w:ins w:id="553" w:author="Won Do Lee [2]" w:date="2023-08-01T11:43:00Z">
        <w:r w:rsidR="00251A73" w:rsidRPr="0039364D">
          <w:t xml:space="preserve"> to the log-likelihood function</w:t>
        </w:r>
      </w:ins>
      <w:r w:rsidR="00CE7EC9" w:rsidRPr="0039364D">
        <w:t xml:space="preserve"> </w:t>
      </w:r>
      <w:r w:rsidR="00AC69DD" w:rsidRPr="004638D1">
        <w:t>(Hossain et al., 2014)</w:t>
      </w:r>
      <w:ins w:id="554" w:author="Won Do Lee [2]" w:date="2023-08-01T11:59:00Z">
        <w:r w:rsidR="001061B0" w:rsidRPr="0039364D">
          <w:t xml:space="preserve">. It also </w:t>
        </w:r>
      </w:ins>
      <w:ins w:id="555" w:author="Won Do Lee [2]" w:date="2023-08-01T14:09:00Z">
        <w:r w:rsidR="006F6074" w:rsidRPr="0039364D">
          <w:t>reports</w:t>
        </w:r>
      </w:ins>
      <w:ins w:id="556" w:author="Won Do Lee [2]" w:date="2023-08-01T11:45:00Z">
        <w:r w:rsidR="00FB7D9E" w:rsidRPr="0039364D">
          <w:t xml:space="preserve"> </w:t>
        </w:r>
      </w:ins>
      <w:ins w:id="557" w:author="Won Do Lee [2]" w:date="2023-08-01T14:09:00Z">
        <w:r w:rsidR="006F6074" w:rsidRPr="0039364D">
          <w:t>cluster-var</w:t>
        </w:r>
      </w:ins>
      <w:ins w:id="558" w:author="Won Do Lee [2]" w:date="2023-08-01T14:10:00Z">
        <w:r w:rsidR="006F6074" w:rsidRPr="0039364D">
          <w:t>ying</w:t>
        </w:r>
      </w:ins>
      <w:ins w:id="559" w:author="Won Do Lee [2]" w:date="2023-08-01T11:46:00Z">
        <w:r w:rsidR="00FB7D9E" w:rsidRPr="0039364D">
          <w:t xml:space="preserve"> </w:t>
        </w:r>
      </w:ins>
      <w:ins w:id="560" w:author="Won Do Lee [2]" w:date="2023-08-01T14:09:00Z">
        <w:r w:rsidR="006F6074" w:rsidRPr="0039364D">
          <w:t xml:space="preserve">estimated </w:t>
        </w:r>
      </w:ins>
      <w:ins w:id="561" w:author="Won Do Lee [2]" w:date="2023-08-01T14:10:00Z">
        <w:r w:rsidR="006F6074" w:rsidRPr="0039364D">
          <w:t xml:space="preserve">results. In other words, </w:t>
        </w:r>
      </w:ins>
      <w:del w:id="562" w:author="Won Do Lee [2]" w:date="2023-08-01T11:45:00Z">
        <w:r w:rsidR="00D13626" w:rsidRPr="0039364D" w:rsidDel="00FB7D9E">
          <w:delText>.</w:delText>
        </w:r>
      </w:del>
      <w:del w:id="563" w:author="Won Do Lee [2]" w:date="2023-08-01T14:10:00Z">
        <w:r w:rsidR="00D13626" w:rsidRPr="0039364D" w:rsidDel="006F6074">
          <w:delText xml:space="preserve"> </w:delText>
        </w:r>
      </w:del>
      <w:ins w:id="564" w:author="Won Do Lee [2]" w:date="2023-08-01T14:10:00Z">
        <w:r w:rsidR="006F6074" w:rsidRPr="0039364D">
          <w:t xml:space="preserve">it helps to </w:t>
        </w:r>
      </w:ins>
      <w:del w:id="565" w:author="Won Do Lee [2]" w:date="2023-08-01T11:34:00Z">
        <w:r w:rsidR="00D13626" w:rsidRPr="0039364D" w:rsidDel="006B698C">
          <w:delText xml:space="preserve">Another advantage of this approach is </w:delText>
        </w:r>
        <w:r w:rsidR="001D3E82" w:rsidRPr="0039364D" w:rsidDel="006B698C">
          <w:delText>ranking model predictors</w:delText>
        </w:r>
        <w:r w:rsidR="00441615" w:rsidRPr="0039364D" w:rsidDel="006B698C">
          <w:delText xml:space="preserve"> based on the absolute value of </w:delText>
        </w:r>
        <w:r w:rsidR="00C526C6" w:rsidRPr="0039364D" w:rsidDel="006B698C">
          <w:delText xml:space="preserve">the coefficients, </w:delText>
        </w:r>
        <w:r w:rsidR="00E76EFB" w:rsidRPr="0039364D" w:rsidDel="006B698C">
          <w:delText xml:space="preserve">using </w:delText>
        </w:r>
        <w:r w:rsidR="00046214" w:rsidRPr="0039364D" w:rsidDel="006B698C">
          <w:delText xml:space="preserve">an </w:delText>
        </w:r>
        <w:r w:rsidR="00AC69DD" w:rsidRPr="0039364D" w:rsidDel="006B698C">
          <w:delText>embedded feature selection</w:delText>
        </w:r>
        <w:r w:rsidR="00645BFB" w:rsidRPr="0039364D" w:rsidDel="006B698C">
          <w:delText xml:space="preserve"> process</w:delText>
        </w:r>
        <w:r w:rsidR="00AC69DD" w:rsidRPr="0039364D" w:rsidDel="006B698C">
          <w:delText xml:space="preserve"> </w:delText>
        </w:r>
        <w:r w:rsidR="00AC69DD" w:rsidRPr="0039364D" w:rsidDel="006B698C">
          <w:rPr>
            <w:rPrChange w:id="566" w:author="Won Do Lee [2]" w:date="2023-08-01T14:56:00Z">
              <w:rPr>
                <w:noProof/>
              </w:rPr>
            </w:rPrChange>
          </w:rPr>
          <w:delText>(K. Kim, 2018)</w:delText>
        </w:r>
        <w:r w:rsidR="00AC69DD" w:rsidRPr="0039364D" w:rsidDel="006B698C">
          <w:delText xml:space="preserve">. </w:delText>
        </w:r>
        <w:r w:rsidR="00F91C72" w:rsidRPr="0039364D" w:rsidDel="006B698C">
          <w:delText xml:space="preserve">It </w:delText>
        </w:r>
        <w:r w:rsidR="005A402A" w:rsidRPr="0039364D" w:rsidDel="006B698C">
          <w:delText>confirms the</w:delText>
        </w:r>
        <w:r w:rsidR="00C526C6" w:rsidRPr="0039364D" w:rsidDel="006B698C">
          <w:delText xml:space="preserve"> </w:delText>
        </w:r>
        <w:r w:rsidR="005A402A" w:rsidRPr="0039364D" w:rsidDel="006B698C">
          <w:delText>difference in</w:delText>
        </w:r>
        <w:r w:rsidR="00A333DB" w:rsidRPr="0039364D" w:rsidDel="006B698C">
          <w:delText xml:space="preserve"> </w:delText>
        </w:r>
        <w:r w:rsidR="00C526C6" w:rsidRPr="0039364D" w:rsidDel="006B698C">
          <w:delText>predictor importance</w:delText>
        </w:r>
        <w:r w:rsidR="004C125C" w:rsidRPr="0039364D" w:rsidDel="006B698C">
          <w:delText xml:space="preserve"> between d</w:delText>
        </w:r>
        <w:r w:rsidR="00F677B0" w:rsidRPr="0039364D" w:rsidDel="006B698C">
          <w:delText>istinct clusters</w:delText>
        </w:r>
        <w:r w:rsidR="00A771BA" w:rsidRPr="0039364D" w:rsidDel="006B698C">
          <w:delText xml:space="preserve"> of time-series data</w:delText>
        </w:r>
        <w:r w:rsidR="00F677B0" w:rsidRPr="0039364D" w:rsidDel="006B698C">
          <w:delText>.</w:delText>
        </w:r>
        <w:r w:rsidR="00A771BA" w:rsidRPr="0039364D" w:rsidDel="006B698C">
          <w:delText xml:space="preserve"> </w:delText>
        </w:r>
        <w:commentRangeEnd w:id="543"/>
        <w:r w:rsidR="00860D28" w:rsidRPr="0039364D" w:rsidDel="006B698C">
          <w:rPr>
            <w:rStyle w:val="CommentReference"/>
          </w:rPr>
          <w:commentReference w:id="543"/>
        </w:r>
        <w:bookmarkEnd w:id="542"/>
        <w:commentRangeEnd w:id="544"/>
        <w:r w:rsidR="006B698C" w:rsidRPr="0039364D" w:rsidDel="006B698C">
          <w:rPr>
            <w:rStyle w:val="CommentReference"/>
          </w:rPr>
          <w:commentReference w:id="544"/>
        </w:r>
      </w:del>
      <w:del w:id="567" w:author="Won Do Lee [2]" w:date="2023-08-01T11:46:00Z">
        <w:r w:rsidR="005C54C7" w:rsidRPr="0039364D" w:rsidDel="00FB7D9E">
          <w:delText>T</w:delText>
        </w:r>
        <w:r w:rsidR="00301B6D" w:rsidRPr="0039364D" w:rsidDel="00FB7D9E">
          <w:delText>he</w:delText>
        </w:r>
        <w:r w:rsidR="005C54C7" w:rsidRPr="0039364D" w:rsidDel="00FB7D9E">
          <w:delText xml:space="preserve"> </w:delText>
        </w:r>
        <w:r w:rsidR="002D3992" w:rsidRPr="0039364D" w:rsidDel="00FB7D9E">
          <w:delText xml:space="preserve">MLR LASSO </w:delText>
        </w:r>
        <w:r w:rsidR="00301B6D" w:rsidRPr="0039364D" w:rsidDel="00FB7D9E">
          <w:delText>is constructed t</w:delText>
        </w:r>
        <w:r w:rsidR="00B02DD8" w:rsidRPr="0039364D" w:rsidDel="00FB7D9E">
          <w:delText xml:space="preserve">o </w:delText>
        </w:r>
      </w:del>
      <w:r w:rsidR="00CC64AC" w:rsidRPr="0039364D">
        <w:t>exhibit</w:t>
      </w:r>
      <w:ins w:id="568" w:author="Won Do Lee [2]" w:date="2023-08-01T11:59:00Z">
        <w:r w:rsidR="001061B0" w:rsidRPr="0039364D">
          <w:t xml:space="preserve"> d</w:t>
        </w:r>
      </w:ins>
      <w:ins w:id="569" w:author="Won Do Lee [2]" w:date="2023-08-01T12:00:00Z">
        <w:r w:rsidR="001061B0" w:rsidRPr="0039364D">
          <w:t xml:space="preserve">ifferences in </w:t>
        </w:r>
      </w:ins>
      <w:ins w:id="570" w:author="Won Do Lee [2]" w:date="2023-08-01T11:59:00Z">
        <w:r w:rsidR="001061B0" w:rsidRPr="0039364D">
          <w:t>estimated coefficients</w:t>
        </w:r>
      </w:ins>
      <w:r w:rsidR="00B02DD8" w:rsidRPr="0039364D">
        <w:t xml:space="preserve"> </w:t>
      </w:r>
      <w:ins w:id="571" w:author="Won Do Lee [2]" w:date="2023-08-01T12:00:00Z">
        <w:r w:rsidR="001061B0" w:rsidRPr="0039364D">
          <w:t xml:space="preserve">of differences </w:t>
        </w:r>
      </w:ins>
      <w:ins w:id="572" w:author="Won Do Lee [2]" w:date="2023-08-01T14:10:00Z">
        <w:r w:rsidR="006F6074" w:rsidRPr="0039364D">
          <w:t>across</w:t>
        </w:r>
      </w:ins>
      <w:ins w:id="573" w:author="Won Do Lee [2]" w:date="2023-08-01T12:00:00Z">
        <w:r w:rsidR="001061B0" w:rsidRPr="0039364D">
          <w:t xml:space="preserve"> </w:t>
        </w:r>
      </w:ins>
      <w:ins w:id="574" w:author="Won Do Lee [2]" w:date="2023-08-01T11:59:00Z">
        <w:r w:rsidR="001061B0" w:rsidRPr="0039364D">
          <w:t>sig</w:t>
        </w:r>
      </w:ins>
      <w:del w:id="575" w:author="Won Do Lee [2]" w:date="2023-08-01T11:59:00Z">
        <w:r w:rsidR="00B02DD8" w:rsidRPr="0039364D" w:rsidDel="001061B0">
          <w:delText>the sig</w:delText>
        </w:r>
      </w:del>
      <w:r w:rsidR="00B02DD8" w:rsidRPr="0039364D">
        <w:t xml:space="preserve">nificant factors </w:t>
      </w:r>
      <w:del w:id="576" w:author="Won Do Lee [2]" w:date="2023-08-01T11:46:00Z">
        <w:r w:rsidR="002D3992" w:rsidRPr="0039364D" w:rsidDel="00FB7D9E">
          <w:delText xml:space="preserve">between </w:delText>
        </w:r>
      </w:del>
      <w:ins w:id="577" w:author="Won Do Lee [2]" w:date="2023-08-01T11:46:00Z">
        <w:r w:rsidR="00FB7D9E" w:rsidRPr="0039364D">
          <w:t xml:space="preserve">over </w:t>
        </w:r>
      </w:ins>
      <w:r w:rsidR="00CC64AC" w:rsidRPr="0039364D">
        <w:t>clusters</w:t>
      </w:r>
      <w:del w:id="578" w:author="Won Do Lee [2]" w:date="2023-08-01T12:01:00Z">
        <w:r w:rsidR="00CC64AC" w:rsidRPr="0039364D" w:rsidDel="001061B0">
          <w:delText xml:space="preserve"> </w:delText>
        </w:r>
        <w:r w:rsidR="00B02DD8" w:rsidRPr="0039364D" w:rsidDel="001061B0">
          <w:delText xml:space="preserve">using </w:delText>
        </w:r>
        <w:r w:rsidR="001C69D8" w:rsidRPr="0039364D" w:rsidDel="001061B0">
          <w:rPr>
            <w:i/>
            <w:iCs/>
          </w:rPr>
          <w:delText>glmnet</w:delText>
        </w:r>
        <w:r w:rsidR="001C69D8" w:rsidRPr="0039364D" w:rsidDel="001061B0">
          <w:delText xml:space="preserve"> package for R </w:delText>
        </w:r>
        <w:r w:rsidR="001C69D8" w:rsidRPr="0039364D" w:rsidDel="001061B0">
          <w:rPr>
            <w:rPrChange w:id="579" w:author="Won Do Lee [2]" w:date="2023-08-01T14:56:00Z">
              <w:rPr>
                <w:noProof/>
              </w:rPr>
            </w:rPrChange>
          </w:rPr>
          <w:delText>(Friedman et al., 2010)</w:delText>
        </w:r>
      </w:del>
      <w:r w:rsidR="001C69D8" w:rsidRPr="0039364D">
        <w:t>.</w:t>
      </w:r>
    </w:p>
    <w:p w14:paraId="0EE5980E" w14:textId="77777777" w:rsidR="003D7B05" w:rsidRPr="0039364D" w:rsidRDefault="003D7B05" w:rsidP="00872147"/>
    <w:p w14:paraId="19071007" w14:textId="66A86403" w:rsidR="00E15888" w:rsidRPr="0039364D" w:rsidRDefault="003E03BE" w:rsidP="00872147">
      <w:pPr>
        <w:pStyle w:val="Heading1"/>
        <w:spacing w:before="240" w:after="240"/>
      </w:pPr>
      <w:bookmarkStart w:id="580" w:name="_Ref81342988"/>
      <w:r w:rsidRPr="0039364D">
        <w:t>Results</w:t>
      </w:r>
      <w:bookmarkEnd w:id="580"/>
    </w:p>
    <w:p w14:paraId="3EFEA633" w14:textId="77777777" w:rsidR="00D60AD3" w:rsidRPr="0039364D" w:rsidRDefault="00C025AD" w:rsidP="00872147">
      <w:pPr>
        <w:pStyle w:val="Heading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872147">
      <w:pPr>
        <w:pStyle w:val="ListParagraph"/>
        <w:numPr>
          <w:ilvl w:val="0"/>
          <w:numId w:val="43"/>
        </w:numPr>
      </w:pPr>
      <w:r w:rsidRPr="0039364D">
        <w:t>G1</w:t>
      </w:r>
      <w:r w:rsidR="00763270" w:rsidRPr="0039364D">
        <w:t xml:space="preserve"> = very fast-very large-very slow (VF-VL-VS</w:t>
      </w:r>
      <w:r w:rsidR="00E0239F" w:rsidRPr="0039364D">
        <w:t>, n=</w:t>
      </w:r>
      <w:r w:rsidR="004E4637" w:rsidRPr="0039364D">
        <w:t>45</w:t>
      </w:r>
      <w:r w:rsidR="00763270" w:rsidRPr="0039364D">
        <w:t xml:space="preserve">): this cluster is characterised by the </w:t>
      </w:r>
      <w:r w:rsidR="00763270" w:rsidRPr="0039364D">
        <w:lastRenderedPageBreak/>
        <w:t>quickest drop in mobility levels, the greatest reduction and the slowest recovery of all four clusters;</w:t>
      </w:r>
    </w:p>
    <w:p w14:paraId="2CE37A22" w14:textId="6582E68A" w:rsidR="00763270" w:rsidRPr="0039364D" w:rsidRDefault="00763270" w:rsidP="00872147">
      <w:pPr>
        <w:pStyle w:val="ListParagraph"/>
        <w:numPr>
          <w:ilvl w:val="0"/>
          <w:numId w:val="4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872147">
      <w:pPr>
        <w:pStyle w:val="ListParagraph"/>
        <w:numPr>
          <w:ilvl w:val="0"/>
          <w:numId w:val="4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872147">
      <w:pPr>
        <w:pStyle w:val="ListParagraph"/>
        <w:numPr>
          <w:ilvl w:val="0"/>
          <w:numId w:val="4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5412D80A" w:rsidR="00E0239F" w:rsidRPr="0039364D" w:rsidRDefault="00E0239F" w:rsidP="00872147">
      <w:pPr>
        <w:spacing w:after="240"/>
      </w:pPr>
      <w:bookmarkStart w:id="581" w:name="_Hlk140214063"/>
      <w:commentRangeStart w:id="582"/>
      <w:commentRangeStart w:id="583"/>
      <w:r w:rsidRPr="0039364D">
        <w:t xml:space="preserve">There </w:t>
      </w:r>
      <w:commentRangeEnd w:id="582"/>
      <w:r w:rsidR="00CC147A" w:rsidRPr="0039364D">
        <w:rPr>
          <w:rStyle w:val="CommentReference"/>
        </w:rPr>
        <w:commentReference w:id="582"/>
      </w:r>
      <w:commentRangeEnd w:id="583"/>
      <w:r w:rsidR="00C218D9" w:rsidRPr="0039364D">
        <w:rPr>
          <w:rStyle w:val="CommentReference"/>
        </w:rPr>
        <w:commentReference w:id="583"/>
      </w:r>
      <w:r w:rsidRPr="0039364D">
        <w:t xml:space="preserve">are some patterns in the internal heterogeneity of the four clusters. Overall, the variation around the mean is largest G1 and </w:t>
      </w:r>
      <w:commentRangeStart w:id="584"/>
      <w:del w:id="585" w:author="Won Do Lee [2]" w:date="2023-08-01T13:16:00Z">
        <w:r w:rsidRPr="0039364D" w:rsidDel="00C218D9">
          <w:delText>G4</w:delText>
        </w:r>
      </w:del>
      <w:ins w:id="586" w:author="Won Do Lee [2]" w:date="2023-08-01T13:16:00Z">
        <w:r w:rsidR="00C218D9" w:rsidRPr="0039364D">
          <w:t>G2</w:t>
        </w:r>
      </w:ins>
      <w:commentRangeEnd w:id="584"/>
      <w:ins w:id="587" w:author="Won Do Lee [2]" w:date="2023-08-01T14:25:00Z">
        <w:r w:rsidR="00BC4E57" w:rsidRPr="0039364D">
          <w:rPr>
            <w:rStyle w:val="CommentReference"/>
          </w:rPr>
          <w:commentReference w:id="584"/>
        </w:r>
      </w:ins>
      <w:r w:rsidRPr="0039364D">
        <w:t xml:space="preserve">. This may reflect </w:t>
      </w:r>
      <w:ins w:id="588" w:author="Won Do Lee [2]" w:date="2023-08-01T14:27:00Z">
        <w:r w:rsidR="00BC4E57" w:rsidRPr="0039364D">
          <w:t xml:space="preserve">the </w:t>
        </w:r>
      </w:ins>
      <w:ins w:id="589" w:author="Won Do Lee [2]" w:date="2023-08-01T14:28:00Z">
        <w:r w:rsidR="00BC4E57" w:rsidRPr="0039364D">
          <w:t>eff</w:t>
        </w:r>
      </w:ins>
      <w:ins w:id="590" w:author="Won Do Lee [2]" w:date="2023-08-01T14:45:00Z">
        <w:r w:rsidR="00B00C0C" w:rsidRPr="0039364D">
          <w:t>ectiveness</w:t>
        </w:r>
      </w:ins>
      <w:ins w:id="591" w:author="Won Do Lee [2]" w:date="2023-08-01T14:28:00Z">
        <w:r w:rsidR="00BC4E57" w:rsidRPr="0039364D">
          <w:t xml:space="preserve"> </w:t>
        </w:r>
      </w:ins>
      <w:ins w:id="592" w:author="Won Do Lee [2]" w:date="2023-08-01T14:27:00Z">
        <w:r w:rsidR="00BC4E57" w:rsidRPr="0039364D">
          <w:t>of lockdown</w:t>
        </w:r>
      </w:ins>
      <w:ins w:id="593" w:author="Won Do Lee [2]" w:date="2023-08-01T14:45:00Z">
        <w:r w:rsidR="00B00C0C" w:rsidRPr="0039364D">
          <w:t xml:space="preserve"> measures</w:t>
        </w:r>
      </w:ins>
      <w:ins w:id="594" w:author="Won Do Lee [2]" w:date="2023-08-01T14:33:00Z">
        <w:r w:rsidR="00D402B6" w:rsidRPr="0039364D">
          <w:t xml:space="preserve">. </w:t>
        </w:r>
      </w:ins>
      <w:ins w:id="595" w:author="Won Do Lee [2]" w:date="2023-08-01T14:45:00Z">
        <w:r w:rsidR="00B00C0C" w:rsidRPr="0039364D">
          <w:t>The f</w:t>
        </w:r>
      </w:ins>
      <w:ins w:id="596" w:author="Won Do Lee [2]" w:date="2023-08-01T14:35:00Z">
        <w:r w:rsidR="00D402B6" w:rsidRPr="0039364D">
          <w:t xml:space="preserve">irst nationwide lockdown </w:t>
        </w:r>
      </w:ins>
      <w:ins w:id="597" w:author="Won Do Lee [2]" w:date="2023-08-01T14:31:00Z">
        <w:r w:rsidR="00D402B6" w:rsidRPr="0039364D">
          <w:t xml:space="preserve">was effective </w:t>
        </w:r>
      </w:ins>
      <w:ins w:id="598" w:author="Won Do Lee [2]" w:date="2023-08-01T14:46:00Z">
        <w:r w:rsidR="00B00C0C" w:rsidRPr="0039364D">
          <w:t>in slowing the spread of COVID-19</w:t>
        </w:r>
      </w:ins>
      <w:ins w:id="599" w:author="Won Do Lee [2]" w:date="2023-08-01T14:51:00Z">
        <w:r w:rsidR="0039364D" w:rsidRPr="0039364D">
          <w:t xml:space="preserve">, </w:t>
        </w:r>
      </w:ins>
      <w:ins w:id="600" w:author="Won Do Lee [2]" w:date="2023-08-01T14:46:00Z">
        <w:r w:rsidR="00B00C0C" w:rsidRPr="0039364D">
          <w:t xml:space="preserve">when </w:t>
        </w:r>
      </w:ins>
      <w:ins w:id="601" w:author="Won Do Lee [2]" w:date="2023-08-01T14:32:00Z">
        <w:r w:rsidR="00D402B6" w:rsidRPr="0039364D">
          <w:t xml:space="preserve">cases </w:t>
        </w:r>
      </w:ins>
      <w:ins w:id="602" w:author="Won Do Lee [2]" w:date="2023-08-01T14:46:00Z">
        <w:r w:rsidR="00B00C0C" w:rsidRPr="0039364D">
          <w:t>were rising i</w:t>
        </w:r>
      </w:ins>
      <w:ins w:id="603" w:author="Won Do Lee [2]" w:date="2023-08-01T14:32:00Z">
        <w:r w:rsidR="00D402B6" w:rsidRPr="0039364D">
          <w:t xml:space="preserve">n London and major urban areas in early 2020. </w:t>
        </w:r>
      </w:ins>
      <w:ins w:id="604" w:author="Won Do Lee [2]" w:date="2023-08-01T14:41:00Z">
        <w:r w:rsidR="00B00C0C" w:rsidRPr="0039364D">
          <w:t xml:space="preserve">However, </w:t>
        </w:r>
      </w:ins>
      <w:ins w:id="605" w:author="Won Do Lee [2]" w:date="2023-08-01T14:46:00Z">
        <w:r w:rsidR="00B00C0C" w:rsidRPr="0039364D">
          <w:t xml:space="preserve">once the </w:t>
        </w:r>
      </w:ins>
      <w:ins w:id="606" w:author="Won Do Lee [2]" w:date="2023-08-01T14:42:00Z">
        <w:r w:rsidR="00B00C0C" w:rsidRPr="0039364D">
          <w:t xml:space="preserve">epidemic curve </w:t>
        </w:r>
      </w:ins>
      <w:ins w:id="607" w:author="Won Do Lee [2]" w:date="2023-08-01T14:46:00Z">
        <w:r w:rsidR="00B00C0C" w:rsidRPr="0039364D">
          <w:t>had flattened, p</w:t>
        </w:r>
      </w:ins>
      <w:ins w:id="608" w:author="Won Do Lee [2]" w:date="2023-08-01T14:27:00Z">
        <w:r w:rsidR="00BC4E57" w:rsidRPr="0039364D">
          <w:t xml:space="preserve">olicy restrictions </w:t>
        </w:r>
      </w:ins>
      <w:ins w:id="609" w:author="Won Do Lee [2]" w:date="2023-08-01T14:51:00Z">
        <w:r w:rsidR="0039364D" w:rsidRPr="0039364D">
          <w:t>were not able to</w:t>
        </w:r>
      </w:ins>
      <w:ins w:id="610" w:author="Won Do Lee [2]" w:date="2023-08-01T14:50:00Z">
        <w:r w:rsidR="0039364D" w:rsidRPr="0039364D">
          <w:t xml:space="preserve"> prevent </w:t>
        </w:r>
      </w:ins>
      <w:ins w:id="611" w:author="Won Do Lee [2]" w:date="2023-08-01T14:51:00Z">
        <w:r w:rsidR="0039364D" w:rsidRPr="0039364D">
          <w:t>rebou</w:t>
        </w:r>
      </w:ins>
      <w:ins w:id="612" w:author="Won Do Lee [2]" w:date="2023-08-01T14:52:00Z">
        <w:r w:rsidR="0039364D" w:rsidRPr="0039364D">
          <w:t xml:space="preserve">nd effects in </w:t>
        </w:r>
      </w:ins>
      <w:ins w:id="613" w:author="Won Do Lee [2]" w:date="2023-08-01T14:50:00Z">
        <w:r w:rsidR="0039364D" w:rsidRPr="0039364D">
          <w:t>people’s</w:t>
        </w:r>
      </w:ins>
      <w:ins w:id="614" w:author="Won Do Lee [2]" w:date="2023-08-01T14:51:00Z">
        <w:r w:rsidR="0039364D" w:rsidRPr="0039364D">
          <w:t xml:space="preserve"> mobility</w:t>
        </w:r>
      </w:ins>
      <w:ins w:id="615" w:author="Won Do Lee [2]" w:date="2023-08-01T14:50:00Z">
        <w:r w:rsidR="0039364D" w:rsidRPr="0039364D">
          <w:t>.</w:t>
        </w:r>
      </w:ins>
      <w:ins w:id="616" w:author="Won Do Lee [2]" w:date="2023-08-01T14:24:00Z">
        <w:r w:rsidR="00BC4E57" w:rsidRPr="0039364D">
          <w:t xml:space="preserve"> </w:t>
        </w:r>
      </w:ins>
      <w:commentRangeStart w:id="617"/>
      <w:del w:id="618" w:author="Won Do Lee [2]" w:date="2023-08-01T14:12:00Z">
        <w:r w:rsidRPr="0039364D" w:rsidDel="006F6074">
          <w:rPr>
            <w:highlight w:val="yellow"/>
          </w:rPr>
          <w:delText>xxx</w:delText>
        </w:r>
        <w:commentRangeEnd w:id="617"/>
        <w:r w:rsidR="00CC147A" w:rsidRPr="0039364D" w:rsidDel="006F6074">
          <w:rPr>
            <w:rStyle w:val="CommentReference"/>
          </w:rPr>
          <w:commentReference w:id="617"/>
        </w:r>
        <w:r w:rsidRPr="0039364D" w:rsidDel="006F6074">
          <w:delText>.</w:delText>
        </w:r>
      </w:del>
      <w:del w:id="619" w:author="Won Do Lee [2]" w:date="2023-08-01T14:13:00Z">
        <w:r w:rsidRPr="0039364D" w:rsidDel="006F6074">
          <w:delText xml:space="preserve"> </w:delText>
        </w:r>
      </w:del>
      <w:del w:id="620" w:author="Won Do Lee [2]" w:date="2023-08-01T14:24:00Z">
        <w:r w:rsidRPr="0039364D" w:rsidDel="00BC4E57">
          <w:delText xml:space="preserve"> </w:delText>
        </w:r>
      </w:del>
      <w:r w:rsidRPr="0039364D">
        <w:t>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commentRangeStart w:id="621"/>
      <w:commentRangeStart w:id="622"/>
      <w:r w:rsidRPr="0039364D">
        <w:rPr>
          <w:i/>
          <w:iCs/>
        </w:rPr>
        <w:t xml:space="preserve">Figure 3 </w:t>
      </w:r>
      <w:commentRangeEnd w:id="621"/>
      <w:r w:rsidRPr="0039364D">
        <w:rPr>
          <w:rStyle w:val="CommentReference"/>
        </w:rPr>
        <w:commentReference w:id="621"/>
      </w:r>
      <w:commentRangeEnd w:id="622"/>
      <w:r w:rsidR="006F6074" w:rsidRPr="0039364D">
        <w:rPr>
          <w:rStyle w:val="CommentReference"/>
        </w:rPr>
        <w:commentReference w:id="622"/>
      </w:r>
      <w:r w:rsidRPr="0039364D">
        <w:rPr>
          <w:i/>
          <w:iCs/>
        </w:rPr>
        <w:t>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commentRangeStart w:id="623"/>
      <w:commentRangeStart w:id="624"/>
      <w:r w:rsidRPr="0039364D">
        <w:rPr>
          <w:i/>
          <w:iCs/>
        </w:rPr>
        <w:t xml:space="preserve">Figure 4 </w:t>
      </w:r>
      <w:commentRangeEnd w:id="623"/>
      <w:r w:rsidRPr="0039364D">
        <w:rPr>
          <w:rStyle w:val="CommentReference"/>
        </w:rPr>
        <w:commentReference w:id="623"/>
      </w:r>
      <w:commentRangeEnd w:id="624"/>
      <w:r w:rsidR="0039364D" w:rsidRPr="0039364D">
        <w:rPr>
          <w:rStyle w:val="CommentReference"/>
        </w:rPr>
        <w:commentReference w:id="624"/>
      </w:r>
      <w:r w:rsidRPr="0039364D">
        <w:rPr>
          <w:i/>
          <w:iCs/>
        </w:rPr>
        <w:t>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872147">
      <w:pPr>
        <w:pStyle w:val="Heading2"/>
      </w:pPr>
      <w:bookmarkStart w:id="625" w:name="_Ref62956146"/>
      <w:bookmarkEnd w:id="581"/>
      <w:commentRangeStart w:id="626"/>
      <w:commentRangeStart w:id="627"/>
      <w:r w:rsidRPr="0039364D">
        <w:t>Correlates of mobility trajectory cluster membership</w:t>
      </w:r>
      <w:commentRangeEnd w:id="626"/>
      <w:r w:rsidRPr="0039364D">
        <w:rPr>
          <w:rStyle w:val="CommentReference"/>
          <w:b w:val="0"/>
          <w:bCs w:val="0"/>
          <w:i w:val="0"/>
          <w:iCs w:val="0"/>
        </w:rPr>
        <w:commentReference w:id="626"/>
      </w:r>
      <w:commentRangeEnd w:id="627"/>
      <w:r w:rsidR="001F639F">
        <w:rPr>
          <w:rStyle w:val="CommentReference"/>
          <w:b w:val="0"/>
          <w:bCs w:val="0"/>
          <w:i w:val="0"/>
          <w:iCs w:val="0"/>
        </w:rPr>
        <w:commentReference w:id="627"/>
      </w:r>
    </w:p>
    <w:p w14:paraId="0E5E8531" w14:textId="78050336" w:rsidR="000E24B0" w:rsidRPr="0039364D" w:rsidDel="00846381" w:rsidRDefault="00661E3D" w:rsidP="00872147">
      <w:pPr>
        <w:spacing w:after="240"/>
        <w:rPr>
          <w:del w:id="628" w:author="Won Do Lee" w:date="2023-07-13T13:10:00Z"/>
        </w:rPr>
      </w:pPr>
      <w:r w:rsidRPr="0039364D">
        <w:t xml:space="preserve">In the following analysis, we </w:t>
      </w:r>
      <w:r w:rsidR="00EB04A4" w:rsidRPr="0039364D">
        <w:t xml:space="preserve">deployed the classification model </w:t>
      </w:r>
      <w:r w:rsidRPr="0039364D">
        <w:t>to</w:t>
      </w:r>
      <w:r w:rsidR="003C69EE" w:rsidRPr="0039364D">
        <w:t xml:space="preserve"> </w:t>
      </w:r>
      <w:r w:rsidR="00CA6A2F" w:rsidRPr="0039364D">
        <w:t>examine</w:t>
      </w:r>
      <w:r w:rsidR="005C79E0" w:rsidRPr="0039364D">
        <w:t xml:space="preserve"> </w:t>
      </w:r>
      <w:r w:rsidR="006E2E4C" w:rsidRPr="0039364D">
        <w:t xml:space="preserve">the significant factors that </w:t>
      </w:r>
      <w:r w:rsidR="002E4FF5" w:rsidRPr="0039364D">
        <w:t>help us to</w:t>
      </w:r>
      <w:r w:rsidR="006657A1" w:rsidRPr="0039364D">
        <w:t xml:space="preserve"> </w:t>
      </w:r>
      <w:r w:rsidR="005C79E0" w:rsidRPr="0039364D">
        <w:t>interpret</w:t>
      </w:r>
      <w:r w:rsidR="006E2E4C" w:rsidRPr="0039364D">
        <w:t xml:space="preserve"> the clusters </w:t>
      </w:r>
      <w:r w:rsidR="003C69EE" w:rsidRPr="0039364D">
        <w:t xml:space="preserve">identified through </w:t>
      </w:r>
      <w:r w:rsidR="00FE72EA" w:rsidRPr="0039364D">
        <w:t xml:space="preserve">the </w:t>
      </w:r>
      <w:r w:rsidR="003C69EE" w:rsidRPr="0039364D">
        <w:t xml:space="preserve">time-series clustering </w:t>
      </w:r>
      <w:r w:rsidR="00B03CE9" w:rsidRPr="0039364D">
        <w:t>analysi</w:t>
      </w:r>
      <w:r w:rsidR="00E67FF9" w:rsidRPr="0039364D">
        <w:t>s</w:t>
      </w:r>
      <w:r w:rsidR="003C69EE" w:rsidRPr="0039364D">
        <w:t xml:space="preserve">. </w:t>
      </w:r>
      <w:r w:rsidR="00EB04A4" w:rsidRPr="0039364D">
        <w:t>MLR LASSO</w:t>
      </w:r>
      <w:r w:rsidR="006E2E4C" w:rsidRPr="0039364D">
        <w:t xml:space="preserve"> </w:t>
      </w:r>
      <w:r w:rsidR="00EB04A4" w:rsidRPr="0039364D">
        <w:t xml:space="preserve">is </w:t>
      </w:r>
      <w:r w:rsidR="007E7043" w:rsidRPr="0039364D">
        <w:t xml:space="preserve">applied </w:t>
      </w:r>
      <w:r w:rsidR="002E2599" w:rsidRPr="0039364D">
        <w:t xml:space="preserve">to </w:t>
      </w:r>
      <w:r w:rsidR="002F54A3" w:rsidRPr="0039364D">
        <w:t xml:space="preserve">assess </w:t>
      </w:r>
      <w:r w:rsidR="00DD73F7" w:rsidRPr="0039364D">
        <w:t xml:space="preserve">the </w:t>
      </w:r>
      <w:r w:rsidR="00CA6D6B" w:rsidRPr="0039364D">
        <w:t xml:space="preserve">effects of socioeconomic </w:t>
      </w:r>
      <w:del w:id="629" w:author="Won Do Lee" w:date="2023-01-19T23:22:00Z">
        <w:r w:rsidR="00CA6D6B" w:rsidRPr="0039364D" w:rsidDel="001E7E1F">
          <w:delText>and demographic factors</w:delText>
        </w:r>
      </w:del>
      <w:ins w:id="630" w:author="Won Do Lee" w:date="2023-01-19T23:22:00Z">
        <w:r w:rsidR="001E7E1F" w:rsidRPr="0039364D">
          <w:t>characteristics</w:t>
        </w:r>
      </w:ins>
      <w:r w:rsidR="00CA6D6B" w:rsidRPr="0039364D">
        <w:t xml:space="preserve"> </w:t>
      </w:r>
      <w:r w:rsidR="00C1090C" w:rsidRPr="0039364D">
        <w:t xml:space="preserve">between </w:t>
      </w:r>
      <w:r w:rsidR="00B03CE9" w:rsidRPr="0039364D">
        <w:t>cluster</w:t>
      </w:r>
      <w:r w:rsidR="00C1090C" w:rsidRPr="0039364D">
        <w:t>s</w:t>
      </w:r>
      <w:r w:rsidR="00244F93" w:rsidRPr="0039364D">
        <w:t xml:space="preserve">, which </w:t>
      </w:r>
      <w:r w:rsidR="00E67FF9" w:rsidRPr="0039364D">
        <w:t>grouped into</w:t>
      </w:r>
      <w:r w:rsidR="006B49E1" w:rsidRPr="0039364D">
        <w:t xml:space="preserve"> </w:t>
      </w:r>
      <w:r w:rsidR="00EB04A4" w:rsidRPr="0039364D">
        <w:t>similar trajector</w:t>
      </w:r>
      <w:r w:rsidR="00FE72EA" w:rsidRPr="0039364D">
        <w:t>ies</w:t>
      </w:r>
      <w:r w:rsidR="00EB04A4" w:rsidRPr="0039364D">
        <w:t xml:space="preserve"> of </w:t>
      </w:r>
      <w:r w:rsidR="00B03CE9" w:rsidRPr="0039364D">
        <w:t xml:space="preserve">mobility reduction </w:t>
      </w:r>
      <w:r w:rsidR="00EB04A4" w:rsidRPr="0039364D">
        <w:t>during</w:t>
      </w:r>
      <w:r w:rsidR="00B03CE9" w:rsidRPr="0039364D">
        <w:t xml:space="preserve"> the lockdown</w:t>
      </w:r>
      <w:ins w:id="631" w:author="Won Do Lee [2]" w:date="2023-08-01T12:01:00Z">
        <w:r w:rsidR="001061B0" w:rsidRPr="0039364D">
          <w:t xml:space="preserve"> using </w:t>
        </w:r>
        <w:r w:rsidR="001061B0" w:rsidRPr="0039364D">
          <w:rPr>
            <w:i/>
            <w:iCs/>
          </w:rPr>
          <w:t>glmnet</w:t>
        </w:r>
        <w:r w:rsidR="001061B0" w:rsidRPr="0039364D">
          <w:t xml:space="preserve"> package in R</w:t>
        </w:r>
      </w:ins>
      <w:r w:rsidR="00FB2E33" w:rsidRPr="0039364D">
        <w:t xml:space="preserve">. </w:t>
      </w:r>
      <w:r w:rsidR="00EB04A4" w:rsidRPr="0039364D">
        <w:t>MLR LASSO</w:t>
      </w:r>
      <w:r w:rsidR="00B03CE9" w:rsidRPr="0039364D">
        <w:t xml:space="preserve"> can take advantage of </w:t>
      </w:r>
      <w:r w:rsidR="00DF0A69" w:rsidRPr="0039364D">
        <w:t>reducing</w:t>
      </w:r>
      <w:r w:rsidR="00646CBD" w:rsidRPr="0039364D">
        <w:t xml:space="preserve"> the dimension of </w:t>
      </w:r>
      <w:r w:rsidR="00493F40" w:rsidRPr="0039364D">
        <w:t>i</w:t>
      </w:r>
      <w:r w:rsidR="00646CBD" w:rsidRPr="0039364D">
        <w:t xml:space="preserve">nput features </w:t>
      </w:r>
      <w:r w:rsidR="00F809AE" w:rsidRPr="0039364D">
        <w:t>or variable selection</w:t>
      </w:r>
      <w:r w:rsidR="00773833" w:rsidRPr="0039364D">
        <w:t>. S</w:t>
      </w:r>
      <w:r w:rsidR="00B03CE9" w:rsidRPr="0039364D">
        <w:t xml:space="preserve">ome </w:t>
      </w:r>
      <w:r w:rsidR="00C622D5" w:rsidRPr="0039364D">
        <w:t>socioeconomic</w:t>
      </w:r>
      <w:del w:id="632" w:author="Won Do Lee" w:date="2023-01-19T23:22:00Z">
        <w:r w:rsidR="00C622D5" w:rsidRPr="0039364D" w:rsidDel="001E7E1F">
          <w:delText xml:space="preserve"> and demographic factors</w:delText>
        </w:r>
      </w:del>
      <w:ins w:id="633" w:author="Won Do Lee" w:date="2023-01-19T23:22:00Z">
        <w:r w:rsidR="001E7E1F" w:rsidRPr="0039364D">
          <w:t xml:space="preserve"> ch</w:t>
        </w:r>
      </w:ins>
      <w:ins w:id="634" w:author="Won Do Lee" w:date="2023-01-19T23:23:00Z">
        <w:r w:rsidR="001E7E1F" w:rsidRPr="0039364D">
          <w:t>a</w:t>
        </w:r>
      </w:ins>
      <w:ins w:id="635" w:author="Won Do Lee" w:date="2023-01-19T23:22:00Z">
        <w:r w:rsidR="001E7E1F" w:rsidRPr="0039364D">
          <w:t>racteristics</w:t>
        </w:r>
      </w:ins>
      <w:r w:rsidR="00C622D5" w:rsidRPr="0039364D">
        <w:t xml:space="preserve"> </w:t>
      </w:r>
      <w:r w:rsidR="00B03CE9" w:rsidRPr="0039364D">
        <w:t xml:space="preserve">might be irrelevant to explain </w:t>
      </w:r>
      <w:del w:id="636" w:author="Won Do Lee" w:date="2023-01-19T23:23:00Z">
        <w:r w:rsidR="00B03CE9" w:rsidRPr="0039364D" w:rsidDel="001E7E1F">
          <w:delText xml:space="preserve">and </w:delText>
        </w:r>
        <w:r w:rsidR="00E64906" w:rsidRPr="0039364D" w:rsidDel="001E7E1F">
          <w:delText xml:space="preserve">interpret </w:delText>
        </w:r>
      </w:del>
      <w:ins w:id="637" w:author="Won Do Lee" w:date="2023-01-19T23:23:00Z">
        <w:r w:rsidR="001E7E1F" w:rsidRPr="0039364D">
          <w:t xml:space="preserve">that interpreting </w:t>
        </w:r>
      </w:ins>
      <w:del w:id="638" w:author="Won Do Lee" w:date="2023-01-19T23:23:00Z">
        <w:r w:rsidR="00B03CE9" w:rsidRPr="0039364D" w:rsidDel="001E7E1F">
          <w:delText xml:space="preserve">the patterns </w:delText>
        </w:r>
        <w:r w:rsidR="00EB04A4" w:rsidRPr="0039364D" w:rsidDel="001E7E1F">
          <w:delText xml:space="preserve">of </w:delText>
        </w:r>
      </w:del>
      <w:del w:id="639" w:author="Won Do Lee" w:date="2023-01-13T00:12:00Z">
        <w:r w:rsidR="00EB04A4" w:rsidRPr="0039364D" w:rsidDel="006A48DE">
          <w:delText xml:space="preserve">evolution of mobility </w:delText>
        </w:r>
        <w:r w:rsidR="00620B16" w:rsidRPr="0039364D" w:rsidDel="006A48DE">
          <w:delText>level</w:delText>
        </w:r>
        <w:r w:rsidR="00EB04A4" w:rsidRPr="0039364D" w:rsidDel="006A48DE">
          <w:delText>s</w:delText>
        </w:r>
      </w:del>
      <w:ins w:id="640" w:author="Won Do Lee" w:date="2023-01-13T00:12:00Z">
        <w:r w:rsidR="006A48DE" w:rsidRPr="0039364D">
          <w:t xml:space="preserve">trajectories of mobility </w:t>
        </w:r>
      </w:ins>
      <w:ins w:id="641" w:author="Won Do Lee" w:date="2023-01-17T22:39:00Z">
        <w:r w:rsidR="00142FBF" w:rsidRPr="0039364D">
          <w:t>over time</w:t>
        </w:r>
      </w:ins>
      <w:r w:rsidR="00C622D5" w:rsidRPr="0039364D">
        <w:t xml:space="preserve">. It </w:t>
      </w:r>
      <w:r w:rsidR="004E5EA0" w:rsidRPr="0039364D">
        <w:t xml:space="preserve">also </w:t>
      </w:r>
      <w:r w:rsidR="004F6656" w:rsidRPr="0039364D">
        <w:t>outperformed to</w:t>
      </w:r>
      <w:r w:rsidR="00C622D5" w:rsidRPr="0039364D">
        <w:t xml:space="preserve"> </w:t>
      </w:r>
      <w:r w:rsidR="004E5EA0" w:rsidRPr="0039364D">
        <w:t>eliminate</w:t>
      </w:r>
      <w:r w:rsidR="00EB04A4" w:rsidRPr="0039364D">
        <w:t xml:space="preserve"> </w:t>
      </w:r>
      <w:r w:rsidR="00356E89" w:rsidRPr="0039364D">
        <w:t xml:space="preserve">the </w:t>
      </w:r>
      <w:r w:rsidR="001F752D" w:rsidRPr="0039364D">
        <w:t>redundant collinear feature</w:t>
      </w:r>
      <w:r w:rsidR="00356E89" w:rsidRPr="0039364D">
        <w:t xml:space="preserve">s to avoid multicollinearity </w:t>
      </w:r>
      <w:r w:rsidR="001F752D" w:rsidRPr="004638D1">
        <w:t>(Gao et al., 2020)</w:t>
      </w:r>
      <w:r w:rsidR="00356E89" w:rsidRPr="0039364D">
        <w:t xml:space="preserve">. </w:t>
      </w:r>
      <w:r w:rsidR="00EB04A4" w:rsidRPr="0039364D">
        <w:t xml:space="preserve">In MLR LASSO, </w:t>
      </w:r>
      <w:r w:rsidR="00DB1024" w:rsidRPr="0039364D">
        <w:t xml:space="preserve">estimated coefficients </w:t>
      </w:r>
      <w:r w:rsidR="006A17C1" w:rsidRPr="0039364D">
        <w:t>yield</w:t>
      </w:r>
      <w:r w:rsidR="00EF75DF" w:rsidRPr="0039364D">
        <w:t>ed</w:t>
      </w:r>
      <w:r w:rsidR="000E24B0" w:rsidRPr="0039364D">
        <w:t xml:space="preserve"> </w:t>
      </w:r>
      <w:r w:rsidR="00DB1024" w:rsidRPr="0039364D">
        <w:lastRenderedPageBreak/>
        <w:t xml:space="preserve">the penalised coefficients </w:t>
      </w:r>
      <w:r w:rsidR="00773833" w:rsidRPr="0039364D">
        <w:t>for</w:t>
      </w:r>
      <w:r w:rsidR="00DB1024" w:rsidRPr="0039364D">
        <w:t xml:space="preserve"> the standardised variables</w:t>
      </w:r>
      <w:del w:id="642" w:author="Won Do Lee" w:date="2023-01-19T23:23:00Z">
        <w:r w:rsidR="000E24B0" w:rsidRPr="0039364D" w:rsidDel="001E7E1F">
          <w:delText xml:space="preserve">, </w:delText>
        </w:r>
        <w:r w:rsidR="00E154AB" w:rsidRPr="0039364D" w:rsidDel="001E7E1F">
          <w:delText>a</w:delText>
        </w:r>
      </w:del>
      <w:ins w:id="643" w:author="Won Do Lee" w:date="2023-01-19T23:23:00Z">
        <w:r w:rsidR="001E7E1F" w:rsidRPr="0039364D">
          <w:t>. A</w:t>
        </w:r>
      </w:ins>
      <w:r w:rsidR="00E154AB" w:rsidRPr="0039364D">
        <w:t xml:space="preserve"> positive or negative </w:t>
      </w:r>
      <w:r w:rsidR="000E24B0" w:rsidRPr="0039364D">
        <w:t xml:space="preserve">sign </w:t>
      </w:r>
      <w:r w:rsidR="00E154AB" w:rsidRPr="0039364D">
        <w:t>is indicated</w:t>
      </w:r>
      <w:r w:rsidR="000E24B0" w:rsidRPr="0039364D">
        <w:t xml:space="preserve"> </w:t>
      </w:r>
      <w:r w:rsidR="004559A5" w:rsidRPr="0039364D">
        <w:t>as</w:t>
      </w:r>
      <w:r w:rsidR="000E24B0" w:rsidRPr="0039364D">
        <w:t xml:space="preserve"> the direction of the relationship. </w:t>
      </w:r>
      <w:r w:rsidR="00EB04A4" w:rsidRPr="0039364D">
        <w:t>MLR LASSO</w:t>
      </w:r>
      <w:r w:rsidR="000E24B0" w:rsidRPr="0039364D">
        <w:t xml:space="preserve"> has no built-in model for ranking </w:t>
      </w:r>
      <w:r w:rsidR="005874DE" w:rsidRPr="0039364D">
        <w:t xml:space="preserve">the </w:t>
      </w:r>
      <w:r w:rsidR="000E24B0" w:rsidRPr="0039364D">
        <w:t>model predictors</w:t>
      </w:r>
      <w:r w:rsidR="004330F9" w:rsidRPr="0039364D">
        <w:t xml:space="preserve"> </w:t>
      </w:r>
      <w:r w:rsidR="004330F9" w:rsidRPr="004638D1">
        <w:t>(Abdel Majeed et al., 2018)</w:t>
      </w:r>
      <w:r w:rsidR="00DB1024" w:rsidRPr="0039364D">
        <w:t>.</w:t>
      </w:r>
      <w:r w:rsidR="00E927A1" w:rsidRPr="0039364D">
        <w:t xml:space="preserve"> </w:t>
      </w:r>
      <w:del w:id="644" w:author="Won Do Lee" w:date="2023-07-13T10:05:00Z">
        <w:r w:rsidR="00E927A1" w:rsidRPr="0039364D" w:rsidDel="00615E71">
          <w:delText xml:space="preserve">Thus, </w:delText>
        </w:r>
        <w:r w:rsidR="007A3AE2" w:rsidRPr="0039364D" w:rsidDel="00615E71">
          <w:delText xml:space="preserve">the </w:delText>
        </w:r>
        <w:r w:rsidR="000E24B0" w:rsidRPr="0039364D" w:rsidDel="00615E71">
          <w:delText xml:space="preserve">relative </w:delText>
        </w:r>
        <w:r w:rsidR="007E53A8" w:rsidRPr="0039364D" w:rsidDel="00615E71">
          <w:delText>feature importance</w:delText>
        </w:r>
        <w:r w:rsidR="000E24B0" w:rsidRPr="0039364D" w:rsidDel="00615E71">
          <w:delText xml:space="preserve"> </w:delText>
        </w:r>
        <w:r w:rsidR="005874DE" w:rsidRPr="0039364D" w:rsidDel="00615E71">
          <w:delText xml:space="preserve">(RF) </w:delText>
        </w:r>
        <w:r w:rsidR="00F809AE" w:rsidRPr="0039364D" w:rsidDel="00615E71">
          <w:delText>can be used</w:delText>
        </w:r>
        <w:r w:rsidR="00DB1024" w:rsidRPr="0039364D" w:rsidDel="00615E71">
          <w:delText xml:space="preserve"> </w:delText>
        </w:r>
        <w:r w:rsidR="000E24B0" w:rsidRPr="0039364D" w:rsidDel="00615E71">
          <w:delText xml:space="preserve">to </w:delText>
        </w:r>
        <w:r w:rsidR="00E927A1" w:rsidRPr="0039364D" w:rsidDel="00615E71">
          <w:delText xml:space="preserve">rank the importance of </w:delText>
        </w:r>
        <w:r w:rsidR="00E154AB" w:rsidRPr="0039364D" w:rsidDel="00615E71">
          <w:delText xml:space="preserve">selected </w:delText>
        </w:r>
        <w:r w:rsidR="00EF75DF" w:rsidRPr="0039364D" w:rsidDel="00615E71">
          <w:delText xml:space="preserve">features </w:delText>
        </w:r>
        <w:r w:rsidR="00D379ED" w:rsidRPr="0039364D" w:rsidDel="00615E71">
          <w:delText>according to</w:delText>
        </w:r>
        <w:r w:rsidR="00E927A1" w:rsidRPr="0039364D" w:rsidDel="00615E71">
          <w:delText xml:space="preserve"> their magnitude of </w:delText>
        </w:r>
        <w:r w:rsidR="00EF75DF" w:rsidRPr="0039364D" w:rsidDel="00615E71">
          <w:delText xml:space="preserve">MLR LASSO </w:delText>
        </w:r>
        <w:r w:rsidR="00E927A1" w:rsidRPr="0039364D" w:rsidDel="00615E71">
          <w:delText>resulting coefficients</w:delText>
        </w:r>
        <w:r w:rsidR="007A3AE2" w:rsidRPr="0039364D" w:rsidDel="00615E71">
          <w:delText>, and it</w:delText>
        </w:r>
        <w:r w:rsidR="000E24B0" w:rsidRPr="0039364D" w:rsidDel="00615E71">
          <w:delText xml:space="preserve"> gave each feature a rank from 0 to 1</w:delText>
        </w:r>
        <w:r w:rsidR="00EF75DF" w:rsidRPr="0039364D" w:rsidDel="00615E71">
          <w:delText xml:space="preserve"> to estimate </w:delText>
        </w:r>
        <w:r w:rsidR="00E866CD" w:rsidRPr="0039364D" w:rsidDel="00615E71">
          <w:delText xml:space="preserve">using </w:delText>
        </w:r>
        <w:r w:rsidR="00E866CD" w:rsidRPr="0039364D" w:rsidDel="00615E71">
          <w:rPr>
            <w:i/>
            <w:iCs/>
          </w:rPr>
          <w:delText xml:space="preserve">caret </w:delText>
        </w:r>
        <w:r w:rsidR="00E866CD" w:rsidRPr="0039364D" w:rsidDel="00615E71">
          <w:delText xml:space="preserve">package for R </w:delText>
        </w:r>
        <w:r w:rsidR="00E866CD" w:rsidRPr="0039364D" w:rsidDel="00615E71">
          <w:fldChar w:fldCharType="begin" w:fldLock="1"/>
        </w:r>
        <w:r w:rsidR="00E866CD" w:rsidRPr="0039364D"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39364D" w:rsidDel="00615E71">
          <w:fldChar w:fldCharType="separate"/>
        </w:r>
        <w:r w:rsidR="00E866CD" w:rsidRPr="0039364D" w:rsidDel="00615E71">
          <w:delText>(Kuhn, 2008)</w:delText>
        </w:r>
        <w:r w:rsidR="00E866CD" w:rsidRPr="0039364D" w:rsidDel="00615E71">
          <w:fldChar w:fldCharType="end"/>
        </w:r>
        <w:r w:rsidR="00E866CD" w:rsidRPr="0039364D" w:rsidDel="00615E71">
          <w:delText>.</w:delText>
        </w:r>
      </w:del>
    </w:p>
    <w:p w14:paraId="5B285CCD" w14:textId="2EBC3924" w:rsidR="00846381" w:rsidRPr="0039364D" w:rsidRDefault="000E24B0" w:rsidP="00872147">
      <w:pPr>
        <w:spacing w:after="240"/>
        <w:rPr>
          <w:ins w:id="645" w:author="Won Do Lee" w:date="2023-07-13T13:10:00Z"/>
        </w:rPr>
      </w:pPr>
      <w:r w:rsidRPr="0039364D">
        <w:t xml:space="preserve">The model estimation results </w:t>
      </w:r>
      <w:r w:rsidR="005426E3" w:rsidRPr="0039364D">
        <w:t>provided</w:t>
      </w:r>
      <w:r w:rsidRPr="0039364D">
        <w:t xml:space="preserve"> </w:t>
      </w:r>
      <w:r w:rsidR="005426E3" w:rsidRPr="0039364D">
        <w:t xml:space="preserve">the </w:t>
      </w:r>
      <w:r w:rsidR="00E866CD" w:rsidRPr="0039364D">
        <w:t xml:space="preserve">estimated </w:t>
      </w:r>
      <w:r w:rsidRPr="0039364D">
        <w:t xml:space="preserve">coefficients </w:t>
      </w:r>
      <w:r w:rsidR="005426E3" w:rsidRPr="0039364D">
        <w:t xml:space="preserve">for </w:t>
      </w:r>
      <w:r w:rsidR="00F6511D" w:rsidRPr="0039364D">
        <w:t xml:space="preserve">selected </w:t>
      </w:r>
      <w:r w:rsidR="00E866CD" w:rsidRPr="0039364D">
        <w:t>factors</w:t>
      </w:r>
      <w:r w:rsidRPr="0039364D">
        <w:t xml:space="preserve"> </w:t>
      </w:r>
      <w:r w:rsidR="009A6F11" w:rsidRPr="0039364D">
        <w:t xml:space="preserve">between </w:t>
      </w:r>
      <w:r w:rsidRPr="0039364D">
        <w:t>clusters</w:t>
      </w:r>
      <w:r w:rsidR="00E41A5C" w:rsidRPr="0039364D">
        <w:t xml:space="preserve">. </w:t>
      </w:r>
      <w:r w:rsidR="00356E89" w:rsidRPr="0039364D">
        <w:t>All explanatory variables were normalised to the range of [0,1]</w:t>
      </w:r>
      <w:r w:rsidR="0049173E" w:rsidRPr="0039364D">
        <w:t xml:space="preserve"> </w:t>
      </w:r>
      <w:r w:rsidR="00FC79A3" w:rsidRPr="0039364D">
        <w:t>prior to model fitting</w:t>
      </w:r>
      <w:r w:rsidR="00356E89" w:rsidRPr="0039364D">
        <w:t>.</w:t>
      </w:r>
      <w:r w:rsidRPr="0039364D">
        <w:t xml:space="preserve"> The best </w:t>
      </w:r>
      <m:oMath>
        <m:r>
          <w:rPr>
            <w:rFonts w:ascii="Cambria Math" w:hAnsi="Cambria Math"/>
          </w:rPr>
          <m:t>λ</m:t>
        </m:r>
      </m:oMath>
      <w:r w:rsidRPr="0039364D">
        <w:t>, penalty parameter, was selected by 10-fold cross</w:t>
      </w:r>
      <w:r w:rsidR="005210A2" w:rsidRPr="0039364D">
        <w:t>-</w:t>
      </w:r>
      <w:r w:rsidRPr="0039364D">
        <w:t xml:space="preserve">validation (CV). </w:t>
      </w:r>
      <w:r w:rsidR="00C27CF3" w:rsidRPr="0039364D">
        <w:t xml:space="preserve">Seventeen </w:t>
      </w:r>
      <w:r w:rsidR="00356E89" w:rsidRPr="0039364D">
        <w:t>factors</w:t>
      </w:r>
      <w:r w:rsidR="005210A2" w:rsidRPr="0039364D">
        <w:t xml:space="preserve"> </w:t>
      </w:r>
      <w:del w:id="646" w:author="Won Do Lee" w:date="2023-01-19T23:23:00Z">
        <w:r w:rsidR="005210A2" w:rsidRPr="0039364D" w:rsidDel="001E7E1F">
          <w:delText>were</w:delText>
        </w:r>
        <w:r w:rsidR="001F752D" w:rsidRPr="0039364D" w:rsidDel="001E7E1F">
          <w:delText xml:space="preserve"> remaining</w:delText>
        </w:r>
      </w:del>
      <w:ins w:id="647" w:author="Won Do Lee" w:date="2023-01-19T23:23:00Z">
        <w:r w:rsidR="001E7E1F" w:rsidRPr="0039364D">
          <w:t>remain</w:t>
        </w:r>
      </w:ins>
      <w:r w:rsidR="001F752D" w:rsidRPr="0039364D">
        <w:t xml:space="preserve"> </w:t>
      </w:r>
      <w:r w:rsidR="009F2770" w:rsidRPr="0039364D">
        <w:t>through</w:t>
      </w:r>
      <w:r w:rsidR="001F752D" w:rsidRPr="0039364D">
        <w:t xml:space="preserve"> the embedded feature selection</w:t>
      </w:r>
      <w:r w:rsidR="00DB1024" w:rsidRPr="0039364D">
        <w:t xml:space="preserve"> process in MLR LASSO.</w:t>
      </w:r>
      <w:ins w:id="648" w:author="Won Do Lee" w:date="2023-07-13T11:13:00Z">
        <w:r w:rsidR="00FC043C" w:rsidRPr="0039364D">
          <w:t xml:space="preserve"> </w:t>
        </w:r>
      </w:ins>
    </w:p>
    <w:p w14:paraId="367D008F" w14:textId="58E2C423" w:rsidR="0060470A" w:rsidRPr="0039364D" w:rsidRDefault="00FD4AD7" w:rsidP="00872147">
      <w:pPr>
        <w:spacing w:after="240"/>
      </w:pPr>
      <w:ins w:id="649" w:author="Won Do Lee" w:date="2023-07-13T11:38:00Z">
        <w:r w:rsidRPr="0039364D">
          <w:t>In overview</w:t>
        </w:r>
      </w:ins>
      <w:ins w:id="650" w:author="Won Do Lee" w:date="2023-07-13T11:23:00Z">
        <w:r w:rsidR="00AE62D5" w:rsidRPr="0039364D">
          <w:t>, u</w:t>
        </w:r>
      </w:ins>
      <w:ins w:id="651" w:author="Won Do Lee" w:date="2023-07-13T11:13:00Z">
        <w:r w:rsidR="00FC043C" w:rsidRPr="0039364D">
          <w:t xml:space="preserve">sual </w:t>
        </w:r>
      </w:ins>
      <w:del w:id="652" w:author="Won Do Lee" w:date="2023-07-13T11:13:00Z">
        <w:r w:rsidR="00DB1024" w:rsidRPr="0039364D" w:rsidDel="00FC043C">
          <w:delText xml:space="preserve"> </w:delText>
        </w:r>
      </w:del>
      <w:ins w:id="653" w:author="Won Do Lee" w:date="2023-07-13T11:13:00Z">
        <w:r w:rsidR="00FC043C" w:rsidRPr="0039364D">
          <w:t>residency shows the most effective variable for the classification</w:t>
        </w:r>
      </w:ins>
      <w:ins w:id="654" w:author="Won Do Lee" w:date="2023-07-13T11:26:00Z">
        <w:r w:rsidR="00AE62D5" w:rsidRPr="0039364D">
          <w:t>, followed by share of self-employed workers, car availability, and income levels</w:t>
        </w:r>
      </w:ins>
      <w:ins w:id="655" w:author="Won Do Lee" w:date="2023-07-13T11:27:00Z">
        <w:r w:rsidR="00AE62D5" w:rsidRPr="0039364D">
          <w:t xml:space="preserve"> that estimated coefficients varied between clusters (see </w:t>
        </w:r>
      </w:ins>
      <w:ins w:id="656" w:author="Won Do Lee" w:date="2023-07-13T13:10:00Z">
        <w:r w:rsidR="00270360" w:rsidRPr="0039364D">
          <w:fldChar w:fldCharType="begin"/>
        </w:r>
        <w:r w:rsidR="00270360" w:rsidRPr="0039364D">
          <w:instrText xml:space="preserve"> REF _Ref81242261 \h </w:instrText>
        </w:r>
      </w:ins>
      <w:r w:rsidR="003D7B05" w:rsidRPr="0039364D">
        <w:instrText xml:space="preserve"> \* MERGEFORMAT </w:instrText>
      </w:r>
      <w:r w:rsidR="00270360" w:rsidRPr="0039364D">
        <w:fldChar w:fldCharType="separate"/>
      </w:r>
      <w:ins w:id="657" w:author="Won Do Lee" w:date="2023-07-13T13:10:00Z">
        <w:r w:rsidR="00270360" w:rsidRPr="0039364D">
          <w:t xml:space="preserve">Figure </w:t>
        </w:r>
        <w:r w:rsidR="00270360" w:rsidRPr="004638D1">
          <w:t>6</w:t>
        </w:r>
        <w:r w:rsidR="00270360" w:rsidRPr="0039364D">
          <w:fldChar w:fldCharType="end"/>
        </w:r>
      </w:ins>
      <w:ins w:id="658" w:author="Won Do Lee" w:date="2023-07-13T11:27:00Z">
        <w:r w:rsidR="00AE62D5" w:rsidRPr="0039364D">
          <w:t>)</w:t>
        </w:r>
      </w:ins>
      <w:ins w:id="659" w:author="Won Do Lee" w:date="2023-07-13T11:21:00Z">
        <w:r w:rsidR="00FC043C" w:rsidRPr="0039364D">
          <w:t>.</w:t>
        </w:r>
      </w:ins>
      <w:ins w:id="660" w:author="Won Do Lee" w:date="2023-07-13T11:38:00Z">
        <w:r w:rsidRPr="0039364D">
          <w:t xml:space="preserve"> </w:t>
        </w:r>
      </w:ins>
      <w:ins w:id="661" w:author="Won Do Lee" w:date="2023-07-13T11:40:00Z">
        <w:r w:rsidR="00D51C46" w:rsidRPr="0039364D">
          <w:t xml:space="preserve">It reflects </w:t>
        </w:r>
      </w:ins>
      <w:ins w:id="662" w:author="Won Do Lee" w:date="2023-07-13T13:13:00Z">
        <w:r w:rsidR="00C27263" w:rsidRPr="0039364D">
          <w:t>characteristics</w:t>
        </w:r>
      </w:ins>
      <w:ins w:id="663" w:author="Won Do Lee" w:date="2023-07-13T13:12:00Z">
        <w:r w:rsidR="00C27263" w:rsidRPr="0039364D">
          <w:t xml:space="preserve"> </w:t>
        </w:r>
      </w:ins>
      <w:ins w:id="664" w:author="Won Do Lee" w:date="2023-07-13T11:41:00Z">
        <w:r w:rsidR="00D51C46" w:rsidRPr="0039364D">
          <w:t xml:space="preserve">of </w:t>
        </w:r>
      </w:ins>
      <w:ins w:id="665" w:author="Won Do Lee" w:date="2023-07-13T13:13:00Z">
        <w:r w:rsidR="00C27263" w:rsidRPr="0039364D">
          <w:t xml:space="preserve">each </w:t>
        </w:r>
      </w:ins>
      <w:ins w:id="666" w:author="Won Do Lee" w:date="2023-07-13T13:11:00Z">
        <w:r w:rsidR="00002BFA" w:rsidRPr="0039364D">
          <w:t>region</w:t>
        </w:r>
      </w:ins>
      <w:ins w:id="667" w:author="Won Do Lee" w:date="2023-07-13T13:13:00Z">
        <w:r w:rsidR="00C27263" w:rsidRPr="0039364D">
          <w:t xml:space="preserve"> in</w:t>
        </w:r>
      </w:ins>
      <w:ins w:id="668" w:author="Won Do Lee" w:date="2023-07-13T11:41:00Z">
        <w:r w:rsidR="00D51C46" w:rsidRPr="0039364D">
          <w:t xml:space="preserve"> England that </w:t>
        </w:r>
      </w:ins>
      <w:ins w:id="669" w:author="Won Do Lee" w:date="2023-07-13T11:27:00Z">
        <w:r w:rsidR="00AE62D5" w:rsidRPr="0039364D">
          <w:t>p</w:t>
        </w:r>
      </w:ins>
      <w:ins w:id="670" w:author="Won Do Lee" w:date="2023-07-13T11:16:00Z">
        <w:r w:rsidR="00FC043C" w:rsidRPr="0039364D">
          <w:t>eople living in London</w:t>
        </w:r>
      </w:ins>
      <w:ins w:id="671" w:author="Won Do Lee" w:date="2023-07-13T11:18:00Z">
        <w:r w:rsidR="00FC043C" w:rsidRPr="0039364D">
          <w:t xml:space="preserve"> </w:t>
        </w:r>
      </w:ins>
      <w:ins w:id="672" w:author="Won Do Lee" w:date="2023-07-13T11:22:00Z">
        <w:r w:rsidR="00FC043C" w:rsidRPr="0039364D">
          <w:t>were</w:t>
        </w:r>
      </w:ins>
      <w:ins w:id="673" w:author="Won Do Lee" w:date="2023-07-13T11:18:00Z">
        <w:r w:rsidR="00FC043C" w:rsidRPr="0039364D">
          <w:t xml:space="preserve"> more likely to </w:t>
        </w:r>
      </w:ins>
      <w:ins w:id="674" w:author="Won Do Lee" w:date="2023-07-13T11:21:00Z">
        <w:r w:rsidR="00FC043C" w:rsidRPr="0039364D">
          <w:t>experience</w:t>
        </w:r>
      </w:ins>
      <w:ins w:id="675" w:author="Won Do Lee" w:date="2023-07-13T12:52:00Z">
        <w:r w:rsidR="00D26A45" w:rsidRPr="0039364D">
          <w:t xml:space="preserve"> </w:t>
        </w:r>
      </w:ins>
      <w:ins w:id="676" w:author="Won Do Lee" w:date="2023-07-13T12:53:00Z">
        <w:r w:rsidR="00D26A45" w:rsidRPr="0039364D">
          <w:t>a</w:t>
        </w:r>
      </w:ins>
      <w:ins w:id="677" w:author="Won Do Lee" w:date="2023-07-13T13:11:00Z">
        <w:r w:rsidR="00002BFA" w:rsidRPr="0039364D">
          <w:t>n</w:t>
        </w:r>
      </w:ins>
      <w:ins w:id="678" w:author="Won Do Lee" w:date="2023-07-13T12:55:00Z">
        <w:r w:rsidR="00D26A45" w:rsidRPr="0039364D">
          <w:t xml:space="preserve"> extensive</w:t>
        </w:r>
      </w:ins>
      <w:ins w:id="679" w:author="Won Do Lee" w:date="2023-07-13T12:52:00Z">
        <w:r w:rsidR="00D26A45" w:rsidRPr="0039364D">
          <w:t xml:space="preserve"> </w:t>
        </w:r>
      </w:ins>
      <w:ins w:id="680" w:author="Won Do Lee" w:date="2023-07-13T11:19:00Z">
        <w:r w:rsidR="00FC043C" w:rsidRPr="0039364D">
          <w:t xml:space="preserve">reduction </w:t>
        </w:r>
      </w:ins>
      <w:ins w:id="681" w:author="Won Do Lee" w:date="2023-07-13T11:20:00Z">
        <w:r w:rsidR="00FC043C" w:rsidRPr="0039364D">
          <w:t>in mobility</w:t>
        </w:r>
      </w:ins>
      <w:ins w:id="682" w:author="Won Do Lee" w:date="2023-07-13T13:14:00Z">
        <w:r w:rsidR="00C27263" w:rsidRPr="0039364D">
          <w:t xml:space="preserve">, </w:t>
        </w:r>
      </w:ins>
      <w:ins w:id="683" w:author="Won Do Lee" w:date="2023-07-13T11:20:00Z">
        <w:r w:rsidR="00FC043C" w:rsidRPr="0039364D">
          <w:t xml:space="preserve">with </w:t>
        </w:r>
      </w:ins>
      <w:ins w:id="684" w:author="Won Do Lee" w:date="2023-07-13T11:21:00Z">
        <w:r w:rsidR="00FC043C" w:rsidRPr="0039364D">
          <w:t xml:space="preserve">a </w:t>
        </w:r>
      </w:ins>
      <w:ins w:id="685" w:author="Won Do Lee" w:date="2023-07-13T12:55:00Z">
        <w:r w:rsidR="00D26A45" w:rsidRPr="0039364D">
          <w:t>sharp</w:t>
        </w:r>
      </w:ins>
      <w:ins w:id="686" w:author="Won Do Lee" w:date="2023-07-13T11:21:00Z">
        <w:r w:rsidR="00FC043C" w:rsidRPr="0039364D">
          <w:t xml:space="preserve"> </w:t>
        </w:r>
      </w:ins>
      <w:ins w:id="687" w:author="Won Do Lee" w:date="2023-07-13T11:20:00Z">
        <w:r w:rsidR="00FC043C" w:rsidRPr="0039364D">
          <w:t xml:space="preserve">decline </w:t>
        </w:r>
      </w:ins>
      <w:ins w:id="688" w:author="Won Do Lee" w:date="2023-07-13T12:54:00Z">
        <w:r w:rsidR="00D26A45" w:rsidRPr="0039364D">
          <w:t>but</w:t>
        </w:r>
      </w:ins>
      <w:ins w:id="689" w:author="Won Do Lee" w:date="2023-07-13T11:20:00Z">
        <w:r w:rsidR="00FC043C" w:rsidRPr="0039364D">
          <w:t xml:space="preserve"> </w:t>
        </w:r>
      </w:ins>
      <w:ins w:id="690" w:author="Won Do Lee" w:date="2023-07-13T11:35:00Z">
        <w:r w:rsidR="00B44D68" w:rsidRPr="0039364D">
          <w:t xml:space="preserve">a </w:t>
        </w:r>
      </w:ins>
      <w:ins w:id="691" w:author="Won Do Lee" w:date="2023-07-13T11:15:00Z">
        <w:r w:rsidR="00FC043C" w:rsidRPr="0039364D">
          <w:t xml:space="preserve">slow </w:t>
        </w:r>
      </w:ins>
      <w:ins w:id="692" w:author="Won Do Lee" w:date="2023-07-13T11:20:00Z">
        <w:r w:rsidR="00FC043C" w:rsidRPr="0039364D">
          <w:t>recovery</w:t>
        </w:r>
      </w:ins>
      <w:ins w:id="693" w:author="Won Do Lee" w:date="2023-07-13T13:14:00Z">
        <w:r w:rsidR="00C27263" w:rsidRPr="0039364D">
          <w:t xml:space="preserve"> during lockdown. I</w:t>
        </w:r>
      </w:ins>
      <w:ins w:id="694" w:author="Won Do Lee" w:date="2023-07-13T12:53:00Z">
        <w:r w:rsidR="00D26A45" w:rsidRPr="0039364D">
          <w:t>n contrast</w:t>
        </w:r>
      </w:ins>
      <w:ins w:id="695" w:author="Won Do Lee" w:date="2023-07-13T13:14:00Z">
        <w:r w:rsidR="00C27263" w:rsidRPr="0039364D">
          <w:t xml:space="preserve">, people living in </w:t>
        </w:r>
      </w:ins>
      <w:ins w:id="696" w:author="Won Do Lee" w:date="2023-07-13T11:18:00Z">
        <w:r w:rsidR="00FC043C" w:rsidRPr="0039364D">
          <w:t>Yorkshire and the Humber</w:t>
        </w:r>
      </w:ins>
      <w:ins w:id="697" w:author="Won Do Lee" w:date="2023-07-13T12:55:00Z">
        <w:r w:rsidR="00D26A45" w:rsidRPr="0039364D">
          <w:t xml:space="preserve"> </w:t>
        </w:r>
      </w:ins>
      <w:ins w:id="698" w:author="Won Do Lee" w:date="2023-07-13T11:22:00Z">
        <w:r w:rsidR="00FC043C" w:rsidRPr="0039364D">
          <w:t>were</w:t>
        </w:r>
      </w:ins>
      <w:ins w:id="699" w:author="Won Do Lee" w:date="2023-07-13T11:19:00Z">
        <w:r w:rsidR="00FC043C" w:rsidRPr="0039364D">
          <w:t xml:space="preserve"> more likely to </w:t>
        </w:r>
      </w:ins>
      <w:ins w:id="700" w:author="Won Do Lee" w:date="2023-07-13T11:21:00Z">
        <w:r w:rsidR="00FC043C" w:rsidRPr="0039364D">
          <w:t>ex</w:t>
        </w:r>
      </w:ins>
      <w:ins w:id="701" w:author="Won Do Lee" w:date="2023-07-13T11:22:00Z">
        <w:r w:rsidR="00FC043C" w:rsidRPr="0039364D">
          <w:t>perience</w:t>
        </w:r>
      </w:ins>
      <w:ins w:id="702" w:author="Won Do Lee" w:date="2023-07-13T12:52:00Z">
        <w:r w:rsidR="00D26A45" w:rsidRPr="0039364D">
          <w:t xml:space="preserve"> </w:t>
        </w:r>
      </w:ins>
      <w:ins w:id="703" w:author="Won Do Lee" w:date="2023-07-13T12:56:00Z">
        <w:r w:rsidR="00D26A45" w:rsidRPr="0039364D">
          <w:t xml:space="preserve">a marginal </w:t>
        </w:r>
      </w:ins>
      <w:ins w:id="704" w:author="Won Do Lee" w:date="2023-07-13T11:20:00Z">
        <w:r w:rsidR="00FC043C" w:rsidRPr="0039364D">
          <w:t xml:space="preserve">reduction </w:t>
        </w:r>
      </w:ins>
      <w:ins w:id="705" w:author="Won Do Lee" w:date="2023-07-13T12:56:00Z">
        <w:r w:rsidR="00D26A45" w:rsidRPr="0039364D">
          <w:t>in mobility</w:t>
        </w:r>
      </w:ins>
      <w:ins w:id="706" w:author="Won Do Lee" w:date="2023-07-13T13:14:00Z">
        <w:r w:rsidR="00C27263" w:rsidRPr="0039364D">
          <w:t xml:space="preserve">, </w:t>
        </w:r>
      </w:ins>
      <w:ins w:id="707" w:author="Won Do Lee" w:date="2023-07-13T11:35:00Z">
        <w:r w:rsidR="00B44D68" w:rsidRPr="0039364D">
          <w:t xml:space="preserve">with </w:t>
        </w:r>
      </w:ins>
      <w:ins w:id="708" w:author="Won Do Lee" w:date="2023-07-13T12:54:00Z">
        <w:r w:rsidR="00D26A45" w:rsidRPr="0039364D">
          <w:t>a</w:t>
        </w:r>
      </w:ins>
      <w:ins w:id="709" w:author="Won Do Lee" w:date="2023-07-13T12:56:00Z">
        <w:r w:rsidR="00D26A45" w:rsidRPr="0039364D">
          <w:t xml:space="preserve"> gradual</w:t>
        </w:r>
      </w:ins>
      <w:ins w:id="710" w:author="Won Do Lee" w:date="2023-07-13T12:54:00Z">
        <w:r w:rsidR="00D26A45" w:rsidRPr="0039364D">
          <w:t xml:space="preserve"> decline but a rapid recovery</w:t>
        </w:r>
      </w:ins>
      <w:ins w:id="711" w:author="Won Do Lee" w:date="2023-07-13T13:14:00Z">
        <w:r w:rsidR="00C27263" w:rsidRPr="0039364D">
          <w:t xml:space="preserve"> in the same period</w:t>
        </w:r>
      </w:ins>
      <w:ins w:id="712" w:author="Won Do Lee" w:date="2023-07-13T11:36:00Z">
        <w:r w:rsidR="00B44D68" w:rsidRPr="0039364D">
          <w:t>.</w:t>
        </w:r>
      </w:ins>
      <w:del w:id="713" w:author="Won Do Lee" w:date="2023-07-13T11:24:00Z">
        <w:r w:rsidR="00DB1024" w:rsidRPr="0039364D" w:rsidDel="00AE62D5">
          <w:delText>T</w:delText>
        </w:r>
      </w:del>
      <w:del w:id="714" w:author="Won Do Lee" w:date="2023-07-13T11:25:00Z">
        <w:r w:rsidR="00293AF4" w:rsidRPr="0039364D" w:rsidDel="00AE62D5">
          <w:delText>he share of high-income households, self-employed workers, and households with one vehicle were the most effective variables for the classification,</w:delText>
        </w:r>
      </w:del>
      <w:del w:id="715" w:author="Won Do Lee" w:date="2023-07-13T11:27:00Z">
        <w:r w:rsidR="00293AF4" w:rsidRPr="0039364D" w:rsidDel="00AE62D5">
          <w:delText xml:space="preserve"> </w:delText>
        </w:r>
      </w:del>
      <w:del w:id="716" w:author="Won Do Lee" w:date="2023-07-13T11:25:00Z">
        <w:r w:rsidR="00293AF4" w:rsidRPr="0039364D" w:rsidDel="00AE62D5">
          <w:delText xml:space="preserve">yet </w:delText>
        </w:r>
      </w:del>
      <w:del w:id="717" w:author="Won Do Lee" w:date="2023-07-13T11:27:00Z">
        <w:r w:rsidR="00293AF4" w:rsidRPr="0039364D" w:rsidDel="00AE62D5">
          <w:delText>the estimated coefficients</w:delText>
        </w:r>
        <w:r w:rsidR="00FB7E4D" w:rsidRPr="0039364D" w:rsidDel="00AE62D5">
          <w:delText xml:space="preserve"> </w:delText>
        </w:r>
        <w:r w:rsidR="001C3F4F" w:rsidRPr="0039364D" w:rsidDel="00AE62D5">
          <w:delText xml:space="preserve">varied </w:delText>
        </w:r>
        <w:r w:rsidR="00BE3DA9" w:rsidRPr="0039364D" w:rsidDel="00AE62D5">
          <w:delText xml:space="preserve">between clusters </w:delText>
        </w:r>
        <w:r w:rsidR="00DB1024" w:rsidRPr="0039364D" w:rsidDel="00AE62D5">
          <w:delText>(see</w:delText>
        </w:r>
        <w:r w:rsidR="005426E3" w:rsidRPr="0039364D" w:rsidDel="00AE62D5">
          <w:delText xml:space="preserve"> </w:delText>
        </w:r>
        <w:r w:rsidR="00DB1024" w:rsidRPr="0039364D" w:rsidDel="00AE62D5">
          <w:fldChar w:fldCharType="begin"/>
        </w:r>
        <w:r w:rsidR="00DB1024" w:rsidRPr="0039364D" w:rsidDel="00AE62D5">
          <w:delInstrText xml:space="preserve"> REF _Ref81242261 \h </w:delInstrText>
        </w:r>
        <w:r w:rsidR="00B82758" w:rsidRPr="0039364D" w:rsidDel="00AE62D5">
          <w:delInstrText xml:space="preserve"> \* MERGEFORMAT </w:delInstrText>
        </w:r>
        <w:r w:rsidR="00DB1024" w:rsidRPr="0039364D" w:rsidDel="00AE62D5">
          <w:fldChar w:fldCharType="separate"/>
        </w:r>
        <w:r w:rsidR="00547E5C" w:rsidRPr="0039364D" w:rsidDel="00AE62D5">
          <w:delText>Figure 6</w:delText>
        </w:r>
        <w:r w:rsidR="00DB1024" w:rsidRPr="0039364D" w:rsidDel="00AE62D5">
          <w:fldChar w:fldCharType="end"/>
        </w:r>
        <w:r w:rsidR="00DB1024" w:rsidRPr="0039364D" w:rsidDel="00AE62D5">
          <w:delText>).</w:delText>
        </w:r>
      </w:del>
      <w:del w:id="718" w:author="Won Do Lee" w:date="2023-07-13T11:36:00Z">
        <w:r w:rsidR="00963966" w:rsidRPr="0039364D" w:rsidDel="00B44D68">
          <w:delText xml:space="preserve"> </w:delText>
        </w:r>
      </w:del>
      <w:ins w:id="719" w:author="Won Do Lee" w:date="2023-07-13T11:36:00Z">
        <w:r w:rsidR="00B44D68" w:rsidRPr="0039364D">
          <w:t xml:space="preserve"> </w:t>
        </w:r>
      </w:ins>
      <w:r w:rsidR="005A54E1" w:rsidRPr="0039364D">
        <w:t xml:space="preserve">The positive coefficients for </w:t>
      </w:r>
      <w:r w:rsidR="00FA08E5" w:rsidRPr="0039364D">
        <w:t xml:space="preserve">the </w:t>
      </w:r>
      <w:r w:rsidR="007C2454" w:rsidRPr="0039364D">
        <w:t>s</w:t>
      </w:r>
      <w:ins w:id="720" w:author="Won Do Lee" w:date="2023-07-13T12:49:00Z">
        <w:r w:rsidR="00046BA6" w:rsidRPr="0039364D">
          <w:t>hare of</w:t>
        </w:r>
      </w:ins>
      <w:del w:id="721" w:author="Won Do Lee" w:date="2023-07-13T12:49:00Z">
        <w:r w:rsidR="007C2454" w:rsidRPr="0039364D" w:rsidDel="00046BA6">
          <w:delText xml:space="preserve">hare of </w:delText>
        </w:r>
        <w:r w:rsidR="005A54E1" w:rsidRPr="0039364D" w:rsidDel="00046BA6">
          <w:delText>h</w:delText>
        </w:r>
        <w:r w:rsidR="00EB5CCC" w:rsidRPr="0039364D" w:rsidDel="00046BA6">
          <w:delText>igh-income household</w:delText>
        </w:r>
        <w:r w:rsidR="005426E3" w:rsidRPr="0039364D" w:rsidDel="00046BA6">
          <w:delText>s</w:delText>
        </w:r>
        <w:r w:rsidR="00EB5CCC" w:rsidRPr="0039364D" w:rsidDel="00046BA6">
          <w:delText xml:space="preserve"> and</w:delText>
        </w:r>
      </w:del>
      <w:r w:rsidR="00EB5CCC" w:rsidRPr="0039364D">
        <w:t xml:space="preserve"> self-employed worker</w:t>
      </w:r>
      <w:r w:rsidR="005426E3" w:rsidRPr="0039364D">
        <w:t>s</w:t>
      </w:r>
      <w:r w:rsidR="00EB5CCC" w:rsidRPr="0039364D">
        <w:t xml:space="preserve"> </w:t>
      </w:r>
      <w:r w:rsidR="005A54E1" w:rsidRPr="0039364D">
        <w:t>were</w:t>
      </w:r>
      <w:r w:rsidR="00EB5CCC" w:rsidRPr="0039364D">
        <w:t xml:space="preserve"> </w:t>
      </w:r>
      <w:r w:rsidR="005426E3" w:rsidRPr="0039364D">
        <w:t>observed</w:t>
      </w:r>
      <w:r w:rsidR="00EB5CCC" w:rsidRPr="0039364D">
        <w:t xml:space="preserve"> </w:t>
      </w:r>
      <w:r w:rsidR="009650BE" w:rsidRPr="0039364D">
        <w:t xml:space="preserve">in </w:t>
      </w:r>
      <w:r w:rsidR="006F3D9C" w:rsidRPr="0039364D">
        <w:t>G1</w:t>
      </w:r>
      <w:ins w:id="722" w:author="Won Do Lee" w:date="2023-07-13T12:57:00Z">
        <w:r w:rsidR="00D26A45" w:rsidRPr="0039364D">
          <w:t xml:space="preserve"> and G2</w:t>
        </w:r>
      </w:ins>
      <w:del w:id="723" w:author="Won Do Lee" w:date="2023-07-13T12:49:00Z">
        <w:r w:rsidR="009650BE" w:rsidRPr="0039364D" w:rsidDel="00046BA6">
          <w:delText xml:space="preserve"> and </w:delText>
        </w:r>
      </w:del>
      <w:del w:id="724" w:author="Won Do Lee" w:date="2023-07-13T11:27:00Z">
        <w:r w:rsidR="006F3D9C" w:rsidRPr="0039364D" w:rsidDel="00AE62D5">
          <w:delText>G2</w:delText>
        </w:r>
      </w:del>
      <w:r w:rsidR="00C7169F" w:rsidRPr="0039364D">
        <w:t>.</w:t>
      </w:r>
      <w:r w:rsidR="009650BE" w:rsidRPr="0039364D">
        <w:t xml:space="preserve"> </w:t>
      </w:r>
      <w:r w:rsidR="00C7169F" w:rsidRPr="0039364D">
        <w:t>Based on the sign of coefficients</w:t>
      </w:r>
      <w:r w:rsidR="0074075A" w:rsidRPr="0039364D">
        <w:t xml:space="preserve">, it can be inferred </w:t>
      </w:r>
      <w:r w:rsidR="007C52F7" w:rsidRPr="0039364D">
        <w:t xml:space="preserve">that </w:t>
      </w:r>
      <w:r w:rsidR="00C7169F" w:rsidRPr="0039364D">
        <w:t>those local authorities</w:t>
      </w:r>
      <w:r w:rsidR="00B15ACD" w:rsidRPr="0039364D">
        <w:t xml:space="preserve"> </w:t>
      </w:r>
      <w:r w:rsidR="00747CA4" w:rsidRPr="0039364D">
        <w:t>with particularly</w:t>
      </w:r>
      <w:r w:rsidR="00387B8E" w:rsidRPr="0039364D">
        <w:t xml:space="preserve"> high</w:t>
      </w:r>
      <w:r w:rsidR="007D56B7" w:rsidRPr="0039364D">
        <w:t xml:space="preserve"> </w:t>
      </w:r>
      <w:r w:rsidR="00387B8E" w:rsidRPr="0039364D">
        <w:t xml:space="preserve">levels </w:t>
      </w:r>
      <w:r w:rsidR="007D56B7" w:rsidRPr="0039364D">
        <w:t xml:space="preserve">of </w:t>
      </w:r>
      <w:r w:rsidR="0074075A" w:rsidRPr="0039364D">
        <w:t>affluent</w:t>
      </w:r>
      <w:r w:rsidR="00E404FA" w:rsidRPr="0039364D">
        <w:t xml:space="preserve"> population</w:t>
      </w:r>
      <w:r w:rsidR="00710B77" w:rsidRPr="0039364D">
        <w:t>s</w:t>
      </w:r>
      <w:r w:rsidR="00C7169F" w:rsidRPr="0039364D">
        <w:t xml:space="preserve">. </w:t>
      </w:r>
      <w:r w:rsidR="00953910" w:rsidRPr="0039364D">
        <w:t>Conversely</w:t>
      </w:r>
      <w:r w:rsidR="00C7047E" w:rsidRPr="0039364D">
        <w:t xml:space="preserve">, </w:t>
      </w:r>
      <w:r w:rsidR="006E2161" w:rsidRPr="0039364D">
        <w:t>negative coefficients</w:t>
      </w:r>
      <w:r w:rsidR="00D84B30" w:rsidRPr="0039364D">
        <w:t xml:space="preserve"> </w:t>
      </w:r>
      <w:r w:rsidR="00886535" w:rsidRPr="0039364D">
        <w:t xml:space="preserve">were </w:t>
      </w:r>
      <w:r w:rsidR="00544473" w:rsidRPr="0039364D">
        <w:t>indicated</w:t>
      </w:r>
      <w:r w:rsidR="00D84B30" w:rsidRPr="0039364D">
        <w:t xml:space="preserve"> in </w:t>
      </w:r>
      <w:del w:id="725" w:author="Won Do Lee" w:date="2023-07-13T11:28:00Z">
        <w:r w:rsidR="006F3D9C" w:rsidRPr="0039364D" w:rsidDel="00AE62D5">
          <w:delText>G</w:delText>
        </w:r>
        <w:r w:rsidR="00EE77C4" w:rsidRPr="0039364D" w:rsidDel="00AE62D5">
          <w:rPr>
            <w:rFonts w:hint="eastAsia"/>
          </w:rPr>
          <w:delText>3</w:delText>
        </w:r>
        <w:r w:rsidR="00D84B30" w:rsidRPr="0039364D" w:rsidDel="00AE62D5">
          <w:delText xml:space="preserve"> </w:delText>
        </w:r>
      </w:del>
      <w:ins w:id="726" w:author="Won Do Lee" w:date="2023-07-13T11:28:00Z">
        <w:r w:rsidR="00AE62D5" w:rsidRPr="0039364D">
          <w:t>G</w:t>
        </w:r>
      </w:ins>
      <w:ins w:id="727" w:author="Won Do Lee" w:date="2023-07-13T12:56:00Z">
        <w:r w:rsidR="00D26A45" w:rsidRPr="0039364D">
          <w:t>3</w:t>
        </w:r>
      </w:ins>
      <w:ins w:id="728" w:author="Won Do Lee" w:date="2023-07-13T11:28:00Z">
        <w:r w:rsidR="00AE62D5" w:rsidRPr="0039364D">
          <w:t xml:space="preserve"> </w:t>
        </w:r>
      </w:ins>
      <w:r w:rsidR="00D84B30" w:rsidRPr="0039364D">
        <w:t xml:space="preserve">and </w:t>
      </w:r>
      <w:del w:id="729" w:author="Won Do Lee" w:date="2023-07-13T11:28:00Z">
        <w:r w:rsidR="006F3D9C" w:rsidRPr="0039364D" w:rsidDel="00AE62D5">
          <w:delText>G</w:delText>
        </w:r>
        <w:r w:rsidR="00EE77C4" w:rsidRPr="0039364D" w:rsidDel="00AE62D5">
          <w:rPr>
            <w:rFonts w:hint="eastAsia"/>
          </w:rPr>
          <w:delText>4</w:delText>
        </w:r>
        <w:r w:rsidR="006E2161" w:rsidRPr="0039364D" w:rsidDel="00AE62D5">
          <w:delText xml:space="preserve"> </w:delText>
        </w:r>
      </w:del>
      <w:ins w:id="730" w:author="Won Do Lee" w:date="2023-07-13T11:28:00Z">
        <w:r w:rsidR="00AE62D5" w:rsidRPr="0039364D">
          <w:t>G</w:t>
        </w:r>
      </w:ins>
      <w:ins w:id="731" w:author="Won Do Lee" w:date="2023-07-13T12:56:00Z">
        <w:r w:rsidR="00D26A45" w:rsidRPr="0039364D">
          <w:t>4</w:t>
        </w:r>
      </w:ins>
      <w:ins w:id="732" w:author="Won Do Lee" w:date="2023-07-13T11:28:00Z">
        <w:r w:rsidR="00AE62D5" w:rsidRPr="0039364D">
          <w:t xml:space="preserve"> </w:t>
        </w:r>
      </w:ins>
      <w:r w:rsidR="00F52F39" w:rsidRPr="0039364D">
        <w:t xml:space="preserve">that </w:t>
      </w:r>
      <w:r w:rsidR="00D84B30" w:rsidRPr="0039364D">
        <w:t xml:space="preserve">high-income households </w:t>
      </w:r>
      <w:del w:id="733" w:author="Won Do Lee" w:date="2023-07-13T11:28:00Z">
        <w:r w:rsidR="00D84B30" w:rsidRPr="0039364D" w:rsidDel="00AE62D5">
          <w:delText>and self-employed workers</w:delText>
        </w:r>
        <w:r w:rsidR="00544473" w:rsidRPr="0039364D" w:rsidDel="00AE62D5">
          <w:delText xml:space="preserve"> </w:delText>
        </w:r>
      </w:del>
      <w:r w:rsidR="00996801" w:rsidRPr="0039364D">
        <w:t xml:space="preserve">were </w:t>
      </w:r>
      <w:r w:rsidR="00035616" w:rsidRPr="0039364D">
        <w:t>negligible</w:t>
      </w:r>
      <w:r w:rsidR="009650BE" w:rsidRPr="0039364D">
        <w:t xml:space="preserve">. </w:t>
      </w:r>
      <w:r w:rsidR="000976A3" w:rsidRPr="0039364D">
        <w:t xml:space="preserve">In addition, the </w:t>
      </w:r>
      <w:r w:rsidR="003B2C46" w:rsidRPr="0039364D">
        <w:t xml:space="preserve">positive </w:t>
      </w:r>
      <w:r w:rsidR="000976A3" w:rsidRPr="0039364D">
        <w:t>coefficient</w:t>
      </w:r>
      <w:r w:rsidR="003B2C46" w:rsidRPr="0039364D">
        <w:t>s for</w:t>
      </w:r>
      <w:r w:rsidR="000976A3" w:rsidRPr="0039364D">
        <w:t xml:space="preserve"> </w:t>
      </w:r>
      <w:r w:rsidR="00387354" w:rsidRPr="0039364D">
        <w:t xml:space="preserve">the share of </w:t>
      </w:r>
      <w:r w:rsidR="00963966" w:rsidRPr="0039364D">
        <w:t xml:space="preserve">households with </w:t>
      </w:r>
      <w:r w:rsidR="00747CA4" w:rsidRPr="0039364D">
        <w:t>one</w:t>
      </w:r>
      <w:r w:rsidR="00963966" w:rsidRPr="0039364D">
        <w:t xml:space="preserve"> vehicle </w:t>
      </w:r>
      <w:r w:rsidR="007A3AE2" w:rsidRPr="0039364D">
        <w:t xml:space="preserve">were observed </w:t>
      </w:r>
      <w:r w:rsidR="007C52F7" w:rsidRPr="0039364D">
        <w:t xml:space="preserve">in </w:t>
      </w:r>
      <w:del w:id="734" w:author="Won Do Lee" w:date="2023-07-13T11:29:00Z">
        <w:r w:rsidR="006F3D9C" w:rsidRPr="0039364D" w:rsidDel="00AE62D5">
          <w:delText>G</w:delText>
        </w:r>
        <w:r w:rsidR="00EE77C4" w:rsidRPr="0039364D" w:rsidDel="00AE62D5">
          <w:rPr>
            <w:rFonts w:hint="eastAsia"/>
          </w:rPr>
          <w:delText>2</w:delText>
        </w:r>
        <w:r w:rsidR="00EE77C4" w:rsidRPr="0039364D" w:rsidDel="00AE62D5">
          <w:delText xml:space="preserve"> </w:delText>
        </w:r>
        <w:r w:rsidR="00113AEF" w:rsidRPr="0039364D" w:rsidDel="00AE62D5">
          <w:delText xml:space="preserve">and </w:delText>
        </w:r>
        <w:r w:rsidR="006F3D9C" w:rsidRPr="0039364D" w:rsidDel="00AE62D5">
          <w:delText>G</w:delText>
        </w:r>
      </w:del>
      <w:ins w:id="735" w:author="Won Do Lee" w:date="2023-07-13T11:29:00Z">
        <w:r w:rsidR="00AE62D5" w:rsidRPr="0039364D">
          <w:t>G</w:t>
        </w:r>
      </w:ins>
      <w:ins w:id="736" w:author="Won Do Lee" w:date="2023-07-13T12:57:00Z">
        <w:r w:rsidR="00D26A45" w:rsidRPr="0039364D">
          <w:t>4</w:t>
        </w:r>
      </w:ins>
      <w:del w:id="737" w:author="Won Do Lee" w:date="2023-07-13T11:29:00Z">
        <w:r w:rsidR="00EE77C4" w:rsidRPr="0039364D" w:rsidDel="00AE62D5">
          <w:rPr>
            <w:rFonts w:hint="eastAsia"/>
          </w:rPr>
          <w:delText>4</w:delText>
        </w:r>
      </w:del>
      <w:r w:rsidR="00C7047E" w:rsidRPr="0039364D">
        <w:t xml:space="preserve">, while </w:t>
      </w:r>
      <w:r w:rsidR="00113AEF" w:rsidRPr="0039364D">
        <w:t xml:space="preserve">negative </w:t>
      </w:r>
      <w:r w:rsidR="00CF20DD" w:rsidRPr="0039364D">
        <w:t>coefficient</w:t>
      </w:r>
      <w:r w:rsidR="00604051" w:rsidRPr="0039364D">
        <w:t>s</w:t>
      </w:r>
      <w:r w:rsidR="00CF20DD" w:rsidRPr="0039364D">
        <w:t xml:space="preserve"> </w:t>
      </w:r>
      <w:r w:rsidR="007C52F7" w:rsidRPr="0039364D">
        <w:t xml:space="preserve">were </w:t>
      </w:r>
      <w:r w:rsidR="00DE502B" w:rsidRPr="0039364D">
        <w:t xml:space="preserve">indicated </w:t>
      </w:r>
      <w:r w:rsidR="00C7047E" w:rsidRPr="0039364D">
        <w:t xml:space="preserve">in </w:t>
      </w:r>
      <w:r w:rsidR="006F3D9C" w:rsidRPr="0039364D">
        <w:t>G</w:t>
      </w:r>
      <w:r w:rsidR="00EE77C4" w:rsidRPr="0039364D">
        <w:rPr>
          <w:rFonts w:hint="eastAsia"/>
        </w:rPr>
        <w:t>1</w:t>
      </w:r>
      <w:del w:id="738" w:author="Won Do Lee" w:date="2023-07-13T11:29:00Z">
        <w:r w:rsidR="00C7047E" w:rsidRPr="0039364D" w:rsidDel="00AE62D5">
          <w:delText xml:space="preserve"> and </w:delText>
        </w:r>
        <w:r w:rsidR="006F3D9C" w:rsidRPr="0039364D" w:rsidDel="00AE62D5">
          <w:delText>G</w:delText>
        </w:r>
        <w:r w:rsidR="00EE77C4" w:rsidRPr="0039364D" w:rsidDel="00AE62D5">
          <w:rPr>
            <w:rFonts w:hint="eastAsia"/>
          </w:rPr>
          <w:delText>3</w:delText>
        </w:r>
      </w:del>
      <w:r w:rsidR="00C7047E" w:rsidRPr="0039364D">
        <w:t>.</w:t>
      </w:r>
    </w:p>
    <w:p w14:paraId="748B50DA" w14:textId="77777777" w:rsidR="008D25D1" w:rsidRPr="0039364D" w:rsidRDefault="00270360" w:rsidP="00872147">
      <w:pPr>
        <w:spacing w:after="240"/>
        <w:rPr>
          <w:ins w:id="739" w:author="Won Do Lee" w:date="2023-07-13T13:06:00Z"/>
        </w:rPr>
      </w:pPr>
      <w:r w:rsidRPr="0039364D">
        <w:fldChar w:fldCharType="begin"/>
      </w:r>
      <w:r w:rsidRPr="0039364D">
        <w:instrText xml:space="preserve"> REF _Ref140146213 \h  \* MERGEFORMAT </w:instrText>
      </w:r>
      <w:r w:rsidRPr="0039364D">
        <w:fldChar w:fldCharType="separate"/>
      </w:r>
      <w:ins w:id="740" w:author="Won Do Lee" w:date="2023-07-13T13:09:00Z">
        <w:r w:rsidRPr="0039364D">
          <w:t>Table 4</w:t>
        </w:r>
        <w:r w:rsidRPr="0039364D">
          <w:fldChar w:fldCharType="end"/>
        </w:r>
      </w:ins>
      <w:r w:rsidR="002E7F9B" w:rsidRPr="0039364D">
        <w:fldChar w:fldCharType="begin"/>
      </w:r>
      <w:r w:rsidR="002E7F9B" w:rsidRPr="0039364D">
        <w:instrText xml:space="preserve"> REF _Ref81242131 \h </w:instrText>
      </w:r>
      <w:r w:rsidR="00B82758" w:rsidRPr="0039364D">
        <w:instrText xml:space="preserve"> \* MERGEFORMAT </w:instrText>
      </w:r>
      <w:r w:rsidR="002E7F9B" w:rsidRPr="0039364D">
        <w:fldChar w:fldCharType="end"/>
      </w:r>
      <w:r w:rsidR="002E7F9B" w:rsidRPr="0039364D">
        <w:t xml:space="preserve"> </w:t>
      </w:r>
      <w:del w:id="741" w:author="Won Do Lee" w:date="2023-07-13T13:05:00Z">
        <w:r w:rsidR="002E7F9B" w:rsidRPr="0039364D" w:rsidDel="008D25D1">
          <w:delText xml:space="preserve">details </w:delText>
        </w:r>
      </w:del>
      <w:ins w:id="742" w:author="Won Do Lee" w:date="2023-07-13T13:05:00Z">
        <w:r w:rsidR="008D25D1" w:rsidRPr="0039364D">
          <w:t xml:space="preserve">shows </w:t>
        </w:r>
      </w:ins>
      <w:r w:rsidR="002E7F9B" w:rsidRPr="0039364D">
        <w:t xml:space="preserve">the </w:t>
      </w:r>
      <w:r w:rsidR="00E41A5C" w:rsidRPr="0039364D">
        <w:t xml:space="preserve">estimated coefficients </w:t>
      </w:r>
      <w:r w:rsidR="006235D2" w:rsidRPr="0039364D">
        <w:t>for</w:t>
      </w:r>
      <w:r w:rsidR="00400CDB" w:rsidRPr="0039364D">
        <w:t xml:space="preserve"> selected factors </w:t>
      </w:r>
      <w:del w:id="743" w:author="Won Do Lee" w:date="2023-01-19T23:23:00Z">
        <w:r w:rsidR="00145478" w:rsidRPr="0039364D" w:rsidDel="001E7E1F">
          <w:delText xml:space="preserve">that </w:delText>
        </w:r>
        <w:r w:rsidR="008C5621" w:rsidRPr="0039364D" w:rsidDel="001E7E1F">
          <w:delText>were</w:delText>
        </w:r>
        <w:r w:rsidR="00145478" w:rsidRPr="0039364D" w:rsidDel="001E7E1F">
          <w:delText xml:space="preserve"> </w:delText>
        </w:r>
      </w:del>
      <w:r w:rsidR="00400CDB" w:rsidRPr="0039364D">
        <w:t xml:space="preserve">correlated with </w:t>
      </w:r>
      <w:r w:rsidR="00145478" w:rsidRPr="0039364D">
        <w:t xml:space="preserve">the classification of generated </w:t>
      </w:r>
      <w:r w:rsidR="00400CDB" w:rsidRPr="0039364D">
        <w:t>cluster</w:t>
      </w:r>
      <w:r w:rsidR="00145478" w:rsidRPr="0039364D">
        <w:t>s</w:t>
      </w:r>
      <w:r w:rsidR="00400CDB" w:rsidRPr="0039364D">
        <w:t>.</w:t>
      </w:r>
      <w:ins w:id="744" w:author="Won Do Lee" w:date="2023-07-13T13:05:00Z">
        <w:r w:rsidR="008D25D1" w:rsidRPr="0039364D">
          <w:t xml:space="preserve"> People living in London were generally classified as G1, followed by high cumulative COVID-19 infection rates before the lockdown and relatively higher clinical capacity (i.e., density of hospitals). On the contrary, people living in Yorkshire and the Humber, and parts of East Midlands and South West were more likely classified as G4, where there were relatively lower self-employed workers</w:t>
        </w:r>
      </w:ins>
      <w:ins w:id="745" w:author="Won Do Lee" w:date="2023-07-13T13:06:00Z">
        <w:r w:rsidR="008D25D1" w:rsidRPr="0039364D">
          <w:t xml:space="preserve"> and lo</w:t>
        </w:r>
      </w:ins>
      <w:ins w:id="746" w:author="Won Do Lee" w:date="2023-07-13T13:07:00Z">
        <w:r w:rsidR="008D25D1" w:rsidRPr="0039364D">
          <w:t>wer middle class (i.e., Social Grade C1)</w:t>
        </w:r>
      </w:ins>
      <w:ins w:id="747" w:author="Won Do Lee" w:date="2023-07-13T13:05:00Z">
        <w:r w:rsidR="008D25D1" w:rsidRPr="0039364D">
          <w:t xml:space="preserve">. Among the remaining clusters, high levels of the share of high-income households and households with more than three vehicles were more likely classified as G2. </w:t>
        </w:r>
      </w:ins>
      <w:ins w:id="748" w:author="Won Do Lee" w:date="2023-07-13T13:07:00Z">
        <w:r w:rsidR="008D25D1" w:rsidRPr="0039364D">
          <w:t xml:space="preserve">Finally, </w:t>
        </w:r>
      </w:ins>
      <w:ins w:id="749" w:author="Won Do Lee" w:date="2023-07-13T13:05:00Z">
        <w:r w:rsidR="008D25D1" w:rsidRPr="0039364D">
          <w:t>G3 was more likely located in local authorities in the North East, where the share of median-income households and more than three bedrooms in the house were dominant. The five most significant features for classifying each cluster are described as follows:</w:t>
        </w:r>
      </w:ins>
    </w:p>
    <w:p w14:paraId="1FA9B269" w14:textId="77777777" w:rsidR="006235D2" w:rsidRPr="0039364D" w:rsidDel="00073B77" w:rsidRDefault="00400CDB" w:rsidP="00872147">
      <w:pPr>
        <w:spacing w:after="240"/>
        <w:rPr>
          <w:del w:id="750" w:author="Won Do Lee" w:date="2023-07-13T10:20:00Z"/>
        </w:rPr>
      </w:pPr>
      <w:del w:id="751" w:author="Won Do Lee" w:date="2023-07-13T13:07:00Z">
        <w:r w:rsidRPr="0039364D" w:rsidDel="008D25D1">
          <w:delText xml:space="preserve"> </w:delText>
        </w:r>
        <w:r w:rsidR="00387354" w:rsidRPr="0039364D" w:rsidDel="008D25D1">
          <w:delText>I</w:delText>
        </w:r>
        <w:r w:rsidR="006235D2" w:rsidRPr="0039364D" w:rsidDel="008D25D1">
          <w:delText xml:space="preserve">t </w:delText>
        </w:r>
        <w:r w:rsidR="008C5621" w:rsidRPr="0039364D" w:rsidDel="008D25D1">
          <w:delText xml:space="preserve">was </w:delText>
        </w:r>
        <w:r w:rsidR="006235D2" w:rsidRPr="0039364D" w:rsidDel="008D25D1">
          <w:delText xml:space="preserve">generally classified </w:delText>
        </w:r>
        <w:r w:rsidR="001F1FB0" w:rsidRPr="0039364D" w:rsidDel="008D25D1">
          <w:delText>as</w:delText>
        </w:r>
        <w:r w:rsidR="006235D2" w:rsidRPr="0039364D" w:rsidDel="008D25D1">
          <w:delText xml:space="preserve"> </w:delText>
        </w:r>
        <w:r w:rsidR="006F3D9C" w:rsidRPr="0039364D" w:rsidDel="008D25D1">
          <w:delText>G</w:delText>
        </w:r>
      </w:del>
      <w:del w:id="752" w:author="Won Do Lee" w:date="2023-07-13T12:57:00Z">
        <w:r w:rsidR="006F3D9C" w:rsidRPr="0039364D" w:rsidDel="00285205">
          <w:delText>4</w:delText>
        </w:r>
      </w:del>
      <w:del w:id="753" w:author="Won Do Lee" w:date="2023-07-13T13:07:00Z">
        <w:r w:rsidR="0076168B" w:rsidRPr="0039364D" w:rsidDel="008D25D1">
          <w:delText xml:space="preserve">, </w:delText>
        </w:r>
      </w:del>
      <w:del w:id="754" w:author="Won Do Lee" w:date="2023-07-13T13:00:00Z">
        <w:r w:rsidR="0076168B" w:rsidRPr="0039364D" w:rsidDel="00285205">
          <w:delText xml:space="preserve">where </w:delText>
        </w:r>
        <w:r w:rsidR="00145478" w:rsidRPr="0039364D" w:rsidDel="00285205">
          <w:delText>t</w:delText>
        </w:r>
        <w:r w:rsidR="00C15921" w:rsidRPr="0039364D" w:rsidDel="00285205">
          <w:delText xml:space="preserve">he share of </w:delText>
        </w:r>
        <w:r w:rsidR="00B91767" w:rsidRPr="0039364D" w:rsidDel="00285205">
          <w:delText>household</w:delText>
        </w:r>
        <w:r w:rsidR="007C52F7" w:rsidRPr="0039364D" w:rsidDel="00285205">
          <w:delText>s</w:delText>
        </w:r>
        <w:r w:rsidR="00B91767" w:rsidRPr="0039364D" w:rsidDel="00285205">
          <w:delText xml:space="preserve"> with more than </w:delText>
        </w:r>
        <w:r w:rsidR="007A3AE2" w:rsidRPr="0039364D" w:rsidDel="00285205">
          <w:delText>three</w:delText>
        </w:r>
        <w:r w:rsidR="00B91767" w:rsidRPr="0039364D" w:rsidDel="00285205">
          <w:delText xml:space="preserve"> vehicles, </w:delText>
        </w:r>
      </w:del>
      <w:del w:id="755" w:author="Won Do Lee" w:date="2023-07-13T11:29:00Z">
        <w:r w:rsidR="00B91767" w:rsidRPr="0039364D" w:rsidDel="00B44D68">
          <w:delText>self-employed</w:delText>
        </w:r>
        <w:r w:rsidR="007D29E6" w:rsidRPr="0039364D" w:rsidDel="00B44D68">
          <w:delText xml:space="preserve"> workers</w:delText>
        </w:r>
      </w:del>
      <w:del w:id="756" w:author="Won Do Lee" w:date="2023-07-13T13:00:00Z">
        <w:r w:rsidR="007D29E6" w:rsidRPr="0039364D" w:rsidDel="00285205">
          <w:delText>,</w:delText>
        </w:r>
        <w:r w:rsidR="00387354" w:rsidRPr="0039364D" w:rsidDel="00285205">
          <w:delText xml:space="preserve"> and</w:delText>
        </w:r>
        <w:r w:rsidR="007D29E6" w:rsidRPr="0039364D" w:rsidDel="00285205">
          <w:delText xml:space="preserve"> </w:delText>
        </w:r>
        <w:r w:rsidR="00B569FA" w:rsidRPr="0039364D" w:rsidDel="00285205">
          <w:delText>people in the lower middle class</w:delText>
        </w:r>
        <w:r w:rsidR="00557473" w:rsidRPr="0039364D" w:rsidDel="00285205">
          <w:delText xml:space="preserve"> </w:delText>
        </w:r>
        <w:r w:rsidR="00E9788C" w:rsidRPr="0039364D" w:rsidDel="00285205">
          <w:delText>(i.e., social grade C1)</w:delText>
        </w:r>
      </w:del>
      <w:del w:id="757" w:author="Won Do Lee" w:date="2023-07-13T11:29:00Z">
        <w:r w:rsidR="00E9788C" w:rsidRPr="0039364D" w:rsidDel="00B44D68">
          <w:delText xml:space="preserve"> </w:delText>
        </w:r>
        <w:r w:rsidR="0076168B" w:rsidRPr="0039364D" w:rsidDel="00B44D68">
          <w:delText xml:space="preserve">were </w:delText>
        </w:r>
        <w:r w:rsidR="00BB5D09" w:rsidRPr="0039364D" w:rsidDel="00B44D68">
          <w:delText>substantially low</w:delText>
        </w:r>
        <w:r w:rsidR="00BD48E5" w:rsidRPr="0039364D" w:rsidDel="00B44D68">
          <w:delText>er</w:delText>
        </w:r>
      </w:del>
      <w:del w:id="758" w:author="Won Do Lee" w:date="2023-07-13T13:00:00Z">
        <w:r w:rsidR="00557473" w:rsidRPr="0039364D" w:rsidDel="00285205">
          <w:delText>.</w:delText>
        </w:r>
      </w:del>
      <w:del w:id="759" w:author="Won Do Lee" w:date="2023-07-13T13:02:00Z">
        <w:r w:rsidR="00557473" w:rsidRPr="0039364D" w:rsidDel="00285205">
          <w:delText xml:space="preserve"> </w:delText>
        </w:r>
        <w:r w:rsidR="00BD48E5" w:rsidRPr="0039364D" w:rsidDel="00285205">
          <w:delText>In contrast</w:delText>
        </w:r>
        <w:r w:rsidR="00B5206D" w:rsidRPr="0039364D" w:rsidDel="00285205">
          <w:delText xml:space="preserve">, </w:delText>
        </w:r>
        <w:r w:rsidR="006F3D9C" w:rsidRPr="0039364D" w:rsidDel="00285205">
          <w:delText>G1</w:delText>
        </w:r>
        <w:r w:rsidR="00B5206D" w:rsidRPr="0039364D" w:rsidDel="00285205">
          <w:delText xml:space="preserve"> </w:delText>
        </w:r>
        <w:r w:rsidR="00387354" w:rsidRPr="0039364D" w:rsidDel="00285205">
          <w:delText xml:space="preserve">was </w:delText>
        </w:r>
        <w:r w:rsidR="007B45C7" w:rsidRPr="0039364D" w:rsidDel="00285205">
          <w:delText xml:space="preserve">more likely </w:delText>
        </w:r>
        <w:r w:rsidR="00DC27C6" w:rsidRPr="0039364D" w:rsidDel="00285205">
          <w:delText>located in the local authoritie</w:delText>
        </w:r>
      </w:del>
      <w:ins w:id="760" w:author="Won Do Lee" w:date="2023-01-19T23:24:00Z">
        <w:del w:id="761" w:author="Won Do Lee" w:date="2023-07-13T13:02:00Z">
          <w:r w:rsidR="001E7E1F" w:rsidRPr="0039364D" w:rsidDel="00285205">
            <w:delText xml:space="preserve">s; </w:delText>
          </w:r>
        </w:del>
      </w:ins>
      <w:del w:id="762" w:author="Won Do Lee" w:date="2023-07-13T13:02:00Z">
        <w:r w:rsidR="00DC27C6" w:rsidRPr="0039364D" w:rsidDel="00285205">
          <w:delText>s</w:delText>
        </w:r>
      </w:del>
      <w:del w:id="763" w:author="Won Do Lee" w:date="2023-07-13T11:29:00Z">
        <w:r w:rsidR="00DC27C6" w:rsidRPr="0039364D" w:rsidDel="00B44D68">
          <w:delText xml:space="preserve"> </w:delText>
        </w:r>
      </w:del>
      <w:del w:id="764" w:author="Won Do Lee" w:date="2023-07-13T12:58:00Z">
        <w:r w:rsidR="00C15921" w:rsidRPr="0039364D" w:rsidDel="00285205">
          <w:delText>the share</w:delText>
        </w:r>
        <w:r w:rsidR="00DC27C6" w:rsidRPr="0039364D" w:rsidDel="00285205">
          <w:delText xml:space="preserve"> of high</w:delText>
        </w:r>
        <w:r w:rsidR="005210A2" w:rsidRPr="0039364D" w:rsidDel="00285205">
          <w:delText>-</w:delText>
        </w:r>
        <w:r w:rsidR="00DC27C6" w:rsidRPr="0039364D" w:rsidDel="00285205">
          <w:delText xml:space="preserve">income households, </w:delText>
        </w:r>
      </w:del>
      <w:del w:id="765" w:author="Won Do Lee" w:date="2023-07-13T13:00:00Z">
        <w:r w:rsidR="00462AAB" w:rsidRPr="0039364D" w:rsidDel="00285205">
          <w:delText>cumulative COVID-19 infection rates before the lockdown</w:delText>
        </w:r>
      </w:del>
      <w:del w:id="766" w:author="Won Do Lee" w:date="2023-07-13T11:30:00Z">
        <w:r w:rsidR="00462AAB" w:rsidRPr="0039364D" w:rsidDel="00B44D68">
          <w:delText xml:space="preserve">, and </w:delText>
        </w:r>
        <w:r w:rsidR="00D339E1" w:rsidRPr="0039364D" w:rsidDel="00B44D68">
          <w:delText>minority ethnic groups</w:delText>
        </w:r>
        <w:r w:rsidR="00CB7E9A" w:rsidRPr="0039364D" w:rsidDel="00B44D68">
          <w:delText xml:space="preserve"> were </w:delText>
        </w:r>
        <w:r w:rsidR="007A447C" w:rsidRPr="0039364D" w:rsidDel="00B44D68">
          <w:delText>comp</w:delText>
        </w:r>
        <w:r w:rsidR="0009274A" w:rsidRPr="0039364D" w:rsidDel="00B44D68">
          <w:delText>a</w:delText>
        </w:r>
        <w:r w:rsidR="007A447C" w:rsidRPr="0039364D" w:rsidDel="00B44D68">
          <w:delText>ratively</w:delText>
        </w:r>
        <w:r w:rsidR="00364AA3" w:rsidRPr="0039364D" w:rsidDel="00B44D68">
          <w:delText xml:space="preserve"> high</w:delText>
        </w:r>
      </w:del>
      <w:del w:id="767" w:author="Won Do Lee" w:date="2023-07-13T13:02:00Z">
        <w:r w:rsidR="00D26C6D" w:rsidRPr="0039364D" w:rsidDel="00285205">
          <w:delText>.</w:delText>
        </w:r>
      </w:del>
      <w:del w:id="768" w:author="Won Do Lee" w:date="2023-07-13T13:03:00Z">
        <w:r w:rsidR="00D26C6D" w:rsidRPr="0039364D" w:rsidDel="00283125">
          <w:delText xml:space="preserve"> </w:delText>
        </w:r>
      </w:del>
      <w:del w:id="769" w:author="Won Do Lee" w:date="2023-07-13T13:07:00Z">
        <w:r w:rsidR="001F5FCD" w:rsidRPr="0039364D" w:rsidDel="008D25D1">
          <w:delText>Among the remain</w:delText>
        </w:r>
        <w:r w:rsidR="00CD7182" w:rsidRPr="0039364D" w:rsidDel="008D25D1">
          <w:delText>ing</w:delText>
        </w:r>
        <w:r w:rsidR="001F5FCD" w:rsidRPr="0039364D" w:rsidDel="008D25D1">
          <w:delText xml:space="preserve"> </w:delText>
        </w:r>
        <w:r w:rsidR="00CD7182" w:rsidRPr="0039364D" w:rsidDel="008D25D1">
          <w:delText xml:space="preserve">clusters, </w:delText>
        </w:r>
        <w:r w:rsidR="008830D0" w:rsidRPr="0039364D" w:rsidDel="008D25D1">
          <w:delText xml:space="preserve">high levels of the share of </w:delText>
        </w:r>
      </w:del>
      <w:del w:id="770" w:author="Won Do Lee" w:date="2023-07-13T13:04:00Z">
        <w:r w:rsidR="008830D0" w:rsidRPr="0039364D" w:rsidDel="00283125">
          <w:delText>middle</w:delText>
        </w:r>
      </w:del>
      <w:del w:id="771" w:author="Won Do Lee" w:date="2023-07-13T13:07:00Z">
        <w:r w:rsidR="008830D0" w:rsidRPr="0039364D" w:rsidDel="008D25D1">
          <w:delText xml:space="preserve">-income households, and </w:delText>
        </w:r>
      </w:del>
      <w:del w:id="772" w:author="Won Do Lee" w:date="2023-07-13T11:30:00Z">
        <w:r w:rsidR="008830D0" w:rsidRPr="0039364D" w:rsidDel="00B44D68">
          <w:delText xml:space="preserve">more than three bedrooms in the house </w:delText>
        </w:r>
      </w:del>
      <w:del w:id="773" w:author="Won Do Lee" w:date="2023-07-13T13:07:00Z">
        <w:r w:rsidR="008830D0" w:rsidRPr="0039364D" w:rsidDel="008D25D1">
          <w:delText xml:space="preserve">were more likely classified as </w:delText>
        </w:r>
      </w:del>
      <w:del w:id="774" w:author="Won Do Lee" w:date="2023-07-13T11:30:00Z">
        <w:r w:rsidR="006F3D9C" w:rsidRPr="0039364D" w:rsidDel="00B44D68">
          <w:delText>G3</w:delText>
        </w:r>
      </w:del>
      <w:del w:id="775" w:author="Won Do Lee" w:date="2023-07-13T13:07:00Z">
        <w:r w:rsidR="008830D0" w:rsidRPr="0039364D" w:rsidDel="008D25D1">
          <w:delText>. At the same time,</w:delText>
        </w:r>
        <w:r w:rsidR="007F0367" w:rsidRPr="0039364D" w:rsidDel="008D25D1">
          <w:delText xml:space="preserve"> </w:delText>
        </w:r>
      </w:del>
      <w:del w:id="776" w:author="Won Do Lee" w:date="2023-07-13T13:04:00Z">
        <w:r w:rsidR="006F3D9C" w:rsidRPr="0039364D" w:rsidDel="00283125">
          <w:delText>G2</w:delText>
        </w:r>
        <w:r w:rsidR="00B22222" w:rsidRPr="0039364D" w:rsidDel="00283125">
          <w:delText xml:space="preserve"> </w:delText>
        </w:r>
      </w:del>
      <w:del w:id="777" w:author="Won Do Lee" w:date="2023-07-13T13:07:00Z">
        <w:r w:rsidR="008C5621" w:rsidRPr="0039364D" w:rsidDel="008D25D1">
          <w:delText>was</w:delText>
        </w:r>
        <w:r w:rsidR="00B22222" w:rsidRPr="0039364D" w:rsidDel="008D25D1">
          <w:delText xml:space="preserve"> </w:delText>
        </w:r>
        <w:r w:rsidR="00237117" w:rsidRPr="0039364D" w:rsidDel="008D25D1">
          <w:delText>more likely located in local authorities</w:delText>
        </w:r>
      </w:del>
      <w:ins w:id="778" w:author="Won Do Lee" w:date="2023-01-19T23:24:00Z">
        <w:del w:id="779" w:author="Won Do Lee" w:date="2023-07-13T13:07:00Z">
          <w:r w:rsidR="001E7E1F" w:rsidRPr="0039364D" w:rsidDel="008D25D1">
            <w:delText xml:space="preserve">; </w:delText>
          </w:r>
        </w:del>
      </w:ins>
      <w:del w:id="780" w:author="Won Do Lee" w:date="2023-07-13T13:07:00Z">
        <w:r w:rsidR="00237117" w:rsidRPr="0039364D" w:rsidDel="008D25D1">
          <w:delText xml:space="preserve"> </w:delText>
        </w:r>
        <w:r w:rsidR="002813E2" w:rsidRPr="0039364D" w:rsidDel="008D25D1">
          <w:delText xml:space="preserve">that </w:delText>
        </w:r>
        <w:r w:rsidR="009A47F9" w:rsidRPr="0039364D" w:rsidDel="008D25D1">
          <w:delText>t</w:delText>
        </w:r>
        <w:r w:rsidR="00237117" w:rsidRPr="0039364D" w:rsidDel="008D25D1">
          <w:delText xml:space="preserve">he share of </w:delText>
        </w:r>
      </w:del>
      <w:del w:id="781" w:author="Won Do Lee" w:date="2023-07-13T11:30:00Z">
        <w:r w:rsidR="007F0367" w:rsidRPr="0039364D" w:rsidDel="00B44D68">
          <w:delText>high-</w:delText>
        </w:r>
      </w:del>
      <w:del w:id="782" w:author="Won Do Lee" w:date="2023-07-13T13:07:00Z">
        <w:r w:rsidR="007F0367" w:rsidRPr="0039364D" w:rsidDel="008D25D1">
          <w:delText>income households</w:delText>
        </w:r>
      </w:del>
      <w:del w:id="783" w:author="Won Do Lee" w:date="2023-07-13T13:04:00Z">
        <w:r w:rsidR="007F0367" w:rsidRPr="0039364D" w:rsidDel="00283125">
          <w:delText xml:space="preserve">, </w:delText>
        </w:r>
      </w:del>
      <w:del w:id="784" w:author="Won Do Lee" w:date="2023-07-13T11:31:00Z">
        <w:r w:rsidR="007F0367" w:rsidRPr="0039364D" w:rsidDel="00B44D68">
          <w:delText>lower middle class, and Black African</w:delText>
        </w:r>
        <w:r w:rsidR="008C5621" w:rsidRPr="0039364D" w:rsidDel="00B44D68">
          <w:delText xml:space="preserve"> were </w:delText>
        </w:r>
        <w:r w:rsidR="00532775" w:rsidRPr="0039364D" w:rsidDel="00B44D68">
          <w:delText>relatively higher</w:delText>
        </w:r>
      </w:del>
      <w:del w:id="785" w:author="Won Do Lee" w:date="2023-07-13T12:46:00Z">
        <w:r w:rsidR="0092552D" w:rsidRPr="0039364D" w:rsidDel="00AA353F">
          <w:delText>.</w:delText>
        </w:r>
      </w:del>
    </w:p>
    <w:p w14:paraId="4C2E1952" w14:textId="77777777" w:rsidR="00E866CD" w:rsidRPr="0039364D" w:rsidDel="008D25D1" w:rsidRDefault="006235D2" w:rsidP="00872147">
      <w:pPr>
        <w:spacing w:after="240"/>
        <w:rPr>
          <w:del w:id="786" w:author="Won Do Lee" w:date="2023-07-13T13:07:00Z"/>
        </w:rPr>
      </w:pPr>
      <w:del w:id="787" w:author="Won Do Lee" w:date="2023-07-13T10:19:00Z">
        <w:r w:rsidRPr="0039364D" w:rsidDel="00073B77">
          <w:delText>Lastly</w:delText>
        </w:r>
        <w:r w:rsidR="00DA1A6E" w:rsidRPr="0039364D" w:rsidDel="00073B77">
          <w:delText xml:space="preserve">, </w:delText>
        </w:r>
        <w:r w:rsidR="00CC4495" w:rsidRPr="0039364D" w:rsidDel="00073B77">
          <w:fldChar w:fldCharType="begin"/>
        </w:r>
        <w:r w:rsidR="00CC4495" w:rsidRPr="0039364D" w:rsidDel="00073B77">
          <w:delInstrText xml:space="preserve"> REF _Ref81245493 \h </w:delInstrText>
        </w:r>
        <w:r w:rsidR="00B82758" w:rsidRPr="0039364D" w:rsidDel="00073B77">
          <w:delInstrText xml:space="preserve"> \* MERGEFORMAT </w:delInstrText>
        </w:r>
        <w:r w:rsidR="00CC4495" w:rsidRPr="0039364D" w:rsidDel="00073B77">
          <w:fldChar w:fldCharType="separate"/>
        </w:r>
        <w:r w:rsidR="00547E5C" w:rsidRPr="0039364D" w:rsidDel="00073B77">
          <w:delText>Figure 7</w:delText>
        </w:r>
        <w:r w:rsidR="00CC4495" w:rsidRPr="0039364D" w:rsidDel="00073B77">
          <w:fldChar w:fldCharType="end"/>
        </w:r>
        <w:r w:rsidR="006C25D2" w:rsidRPr="0039364D" w:rsidDel="00073B77">
          <w:delText xml:space="preserve"> </w:delText>
        </w:r>
        <w:r w:rsidR="0036713A" w:rsidRPr="0039364D" w:rsidDel="00073B77">
          <w:delText>illustrates</w:delText>
        </w:r>
        <w:r w:rsidR="006C25D2" w:rsidRPr="0039364D" w:rsidDel="00073B77">
          <w:delText xml:space="preserve"> </w:delText>
        </w:r>
        <w:r w:rsidR="0036713A" w:rsidRPr="0039364D" w:rsidDel="00073B77">
          <w:delText xml:space="preserve">how </w:delText>
        </w:r>
        <w:r w:rsidR="007E53A8" w:rsidRPr="0039364D" w:rsidDel="00073B77">
          <w:delText xml:space="preserve">RF </w:delText>
        </w:r>
        <w:r w:rsidR="001E333C" w:rsidRPr="0039364D" w:rsidDel="00073B77">
          <w:delText xml:space="preserve">emphasised </w:delText>
        </w:r>
        <w:r w:rsidR="00916491" w:rsidRPr="0039364D" w:rsidDel="00073B77">
          <w:delText xml:space="preserve">the </w:delText>
        </w:r>
        <w:r w:rsidR="001B7B6F" w:rsidRPr="0039364D" w:rsidDel="00073B77">
          <w:delText>relative contribution</w:delText>
        </w:r>
        <w:r w:rsidR="00876AF7" w:rsidRPr="0039364D" w:rsidDel="00073B77">
          <w:delText xml:space="preserve">s of each feature to </w:delText>
        </w:r>
        <w:r w:rsidR="00443596" w:rsidRPr="0039364D" w:rsidDel="00073B77">
          <w:delText xml:space="preserve">predict </w:delText>
        </w:r>
        <w:r w:rsidR="00876AF7" w:rsidRPr="0039364D" w:rsidDel="00073B77">
          <w:delText>the clusters</w:delText>
        </w:r>
        <w:r w:rsidR="00443596" w:rsidRPr="0039364D" w:rsidDel="00073B77">
          <w:delText xml:space="preserve"> </w:delText>
        </w:r>
        <w:r w:rsidR="005501F5" w:rsidRPr="0039364D" w:rsidDel="00073B77">
          <w:delText>and how</w:delText>
        </w:r>
        <w:r w:rsidR="00876AF7" w:rsidRPr="0039364D" w:rsidDel="00073B77">
          <w:delText xml:space="preserve"> much</w:delText>
        </w:r>
        <w:r w:rsidR="005501F5" w:rsidRPr="0039364D" w:rsidDel="00073B77">
          <w:delText xml:space="preserve"> each feature</w:delText>
        </w:r>
        <w:r w:rsidR="008A25BE" w:rsidRPr="0039364D" w:rsidDel="00073B77">
          <w:delText xml:space="preserve"> </w:delText>
        </w:r>
        <w:r w:rsidR="00876AF7" w:rsidRPr="0039364D" w:rsidDel="00073B77">
          <w:delText xml:space="preserve">explains </w:delText>
        </w:r>
        <w:r w:rsidR="008A25BE" w:rsidRPr="0039364D" w:rsidDel="00073B77">
          <w:delText>the output variance</w:delText>
        </w:r>
        <w:r w:rsidR="00876AF7" w:rsidRPr="0039364D" w:rsidDel="00073B77">
          <w:delText xml:space="preserve"> of MLR LASSO</w:delText>
        </w:r>
        <w:r w:rsidR="00E866CD" w:rsidRPr="0039364D" w:rsidDel="00073B77">
          <w:delText>. In this case</w:delText>
        </w:r>
        <w:r w:rsidR="007E53A8" w:rsidRPr="0039364D" w:rsidDel="00073B77">
          <w:delText>,</w:delText>
        </w:r>
        <w:r w:rsidR="00E866CD" w:rsidRPr="0039364D" w:rsidDel="00073B77">
          <w:delText xml:space="preserve"> </w:delText>
        </w:r>
        <w:r w:rsidR="002440B7" w:rsidRPr="0039364D" w:rsidDel="00073B77">
          <w:delText xml:space="preserve">the substantial </w:delText>
        </w:r>
        <w:r w:rsidR="00443596" w:rsidRPr="0039364D" w:rsidDel="00073B77">
          <w:delText>explanatory variable</w:delText>
        </w:r>
        <w:r w:rsidR="00E866CD" w:rsidRPr="0039364D" w:rsidDel="00073B77">
          <w:delText>s are plotted against their relative importance</w:delText>
        </w:r>
        <w:r w:rsidRPr="0039364D" w:rsidDel="00073B77">
          <w:delText xml:space="preserve"> from 0 to 1</w:delText>
        </w:r>
        <w:r w:rsidR="007E53A8" w:rsidRPr="0039364D" w:rsidDel="00073B77">
          <w:delText>.</w:delText>
        </w:r>
        <w:r w:rsidR="002C639D" w:rsidRPr="0039364D" w:rsidDel="00073B77">
          <w:delText xml:space="preserve"> T</w:delText>
        </w:r>
        <w:r w:rsidR="00532775" w:rsidRPr="0039364D" w:rsidDel="00073B77">
          <w:delText>he t</w:delText>
        </w:r>
        <w:r w:rsidR="002C639D" w:rsidRPr="0039364D" w:rsidDel="00073B77">
          <w:delText>op 5</w:delText>
        </w:r>
      </w:del>
      <w:del w:id="788" w:author="Won Do Lee" w:date="2023-07-13T10:20:00Z">
        <w:r w:rsidR="002C639D" w:rsidRPr="0039364D" w:rsidDel="00073B77">
          <w:delText xml:space="preserve"> </w:delText>
        </w:r>
      </w:del>
      <w:del w:id="789" w:author="Won Do Lee" w:date="2023-07-13T13:07:00Z">
        <w:r w:rsidR="002C639D" w:rsidRPr="0039364D" w:rsidDel="008D25D1">
          <w:delText>features for each cluster are described as follows:</w:delText>
        </w:r>
      </w:del>
    </w:p>
    <w:p w14:paraId="1F8E3AF4" w14:textId="77777777" w:rsidR="00AA353F" w:rsidRPr="0039364D" w:rsidRDefault="00AA353F" w:rsidP="00872147">
      <w:pPr>
        <w:pStyle w:val="ListParagraph"/>
        <w:numPr>
          <w:ilvl w:val="0"/>
          <w:numId w:val="43"/>
        </w:numPr>
        <w:rPr>
          <w:ins w:id="790" w:author="Won Do Lee" w:date="2023-07-13T12:46:00Z"/>
        </w:rPr>
      </w:pPr>
      <w:bookmarkStart w:id="791" w:name="_Hlk140135928"/>
      <w:ins w:id="792" w:author="Won Do Lee" w:date="2023-07-13T12:46:00Z">
        <w:r w:rsidRPr="0039364D">
          <w:t>G1: residency in London (1.77) and share of self-employed (0.688) / household with one vehicle (-0.479), residency in West Midlands (-0.418) and South West (-0.561)</w:t>
        </w:r>
      </w:ins>
    </w:p>
    <w:p w14:paraId="2E786627" w14:textId="77777777" w:rsidR="00AA353F" w:rsidRPr="0039364D" w:rsidRDefault="00AA353F" w:rsidP="00872147">
      <w:pPr>
        <w:pStyle w:val="ListParagraph"/>
        <w:numPr>
          <w:ilvl w:val="0"/>
          <w:numId w:val="43"/>
        </w:numPr>
        <w:rPr>
          <w:ins w:id="793" w:author="Won Do Lee" w:date="2023-07-13T12:46:00Z"/>
        </w:rPr>
      </w:pPr>
      <w:ins w:id="794" w:author="Won Do Lee" w:date="2023-07-13T12:46:00Z">
        <w:r w:rsidRPr="0039364D">
          <w:t>G2: Percentage of Black African (0.493), Share of high-income households (0.408), social grade C1 (0.313), and more than three vehicles in household / Hospitals (-0.206)</w:t>
        </w:r>
      </w:ins>
    </w:p>
    <w:p w14:paraId="5BF3B2E5" w14:textId="77777777" w:rsidR="00AA353F" w:rsidRPr="0039364D" w:rsidRDefault="00AA353F" w:rsidP="00872147">
      <w:pPr>
        <w:pStyle w:val="ListParagraph"/>
        <w:numPr>
          <w:ilvl w:val="0"/>
          <w:numId w:val="43"/>
        </w:numPr>
        <w:rPr>
          <w:ins w:id="795" w:author="Won Do Lee" w:date="2023-07-13T12:46:00Z"/>
        </w:rPr>
      </w:pPr>
      <w:ins w:id="796" w:author="Won Do Lee" w:date="2023-07-13T12:46:00Z">
        <w:r w:rsidRPr="0039364D">
          <w:t>G3: residency in North East (0.439), Share of median-income households (0.403), and more than three bed rooms in house / Share of high-income households (-0.286) and residency in London (-0.148)</w:t>
        </w:r>
      </w:ins>
    </w:p>
    <w:p w14:paraId="2F22D508" w14:textId="77777777" w:rsidR="00AA353F" w:rsidRPr="0039364D" w:rsidRDefault="00AA353F" w:rsidP="00872147">
      <w:pPr>
        <w:pStyle w:val="ListParagraph"/>
        <w:numPr>
          <w:ilvl w:val="0"/>
          <w:numId w:val="43"/>
        </w:numPr>
        <w:spacing w:before="240"/>
        <w:rPr>
          <w:ins w:id="797" w:author="Won Do Lee" w:date="2023-07-13T12:46:00Z"/>
        </w:rPr>
      </w:pPr>
      <w:ins w:id="798" w:author="Won Do Lee" w:date="2023-07-13T12:46:00Z">
        <w:r w:rsidRPr="0039364D">
          <w:t xml:space="preserve">G4: </w:t>
        </w:r>
        <w:bookmarkEnd w:id="791"/>
        <w:r w:rsidRPr="0039364D">
          <w:t>residency in Yorkshire and the Humber (1.665), South West (1.01), and East Midlands (0.356) / Share of more than three vehicles in household (-0.842) and self-employed worker (-0.533)</w:t>
        </w:r>
      </w:ins>
    </w:p>
    <w:p w14:paraId="66536593" w14:textId="77777777" w:rsidR="00825DC4" w:rsidRPr="0039364D" w:rsidDel="00073B77" w:rsidRDefault="006F3D9C" w:rsidP="00872147">
      <w:pPr>
        <w:pStyle w:val="ListParagraph"/>
        <w:numPr>
          <w:ilvl w:val="0"/>
          <w:numId w:val="43"/>
        </w:numPr>
        <w:rPr>
          <w:del w:id="799" w:author="Won Do Lee" w:date="2023-07-13T10:18:00Z"/>
        </w:rPr>
      </w:pPr>
      <w:del w:id="800" w:author="Won Do Lee" w:date="2023-07-13T10:18:00Z">
        <w:r w:rsidRPr="0039364D" w:rsidDel="00073B77">
          <w:delText>G1</w:delText>
        </w:r>
        <w:r w:rsidR="00825DC4" w:rsidRPr="0039364D" w:rsidDel="00073B77">
          <w:delText xml:space="preserve">: </w:delText>
        </w:r>
        <w:r w:rsidR="00FD1CCB" w:rsidRPr="0039364D" w:rsidDel="00073B77">
          <w:delText>Share of self-employed workers</w:delText>
        </w:r>
        <w:r w:rsidR="00A9545C" w:rsidRPr="0039364D" w:rsidDel="00073B77">
          <w:delText xml:space="preserve"> (0.71)</w:delText>
        </w:r>
        <w:r w:rsidR="00825DC4" w:rsidRPr="0039364D" w:rsidDel="00073B77">
          <w:delText xml:space="preserve">, </w:delText>
        </w:r>
        <w:r w:rsidR="00FD1CCB" w:rsidRPr="0039364D" w:rsidDel="00073B77">
          <w:delText>households with one vehicle</w:delText>
        </w:r>
        <w:r w:rsidR="00A9545C" w:rsidRPr="0039364D" w:rsidDel="00073B77">
          <w:delText xml:space="preserve"> (0.35)</w:delText>
        </w:r>
        <w:r w:rsidR="00825DC4" w:rsidRPr="0039364D" w:rsidDel="00073B77">
          <w:delText xml:space="preserve">, </w:delText>
        </w:r>
        <w:r w:rsidR="00FD1CCB" w:rsidRPr="0039364D" w:rsidDel="00073B77">
          <w:delText>c</w:delText>
        </w:r>
        <w:r w:rsidR="00825DC4" w:rsidRPr="0039364D" w:rsidDel="00073B77">
          <w:delText>umulative COVID-19 infection rates before lockdown</w:delText>
        </w:r>
        <w:r w:rsidR="00A9545C" w:rsidRPr="0039364D" w:rsidDel="00073B77">
          <w:delText xml:space="preserve"> (0.24)</w:delText>
        </w:r>
        <w:r w:rsidR="00825DC4" w:rsidRPr="0039364D" w:rsidDel="00073B77">
          <w:delText xml:space="preserve">, </w:delText>
        </w:r>
        <w:r w:rsidR="00FD1CCB" w:rsidRPr="0039364D" w:rsidDel="00073B77">
          <w:delText>high-income households</w:delText>
        </w:r>
        <w:r w:rsidR="00A9545C" w:rsidRPr="0039364D" w:rsidDel="00073B77">
          <w:delText xml:space="preserve"> (0.19)</w:delText>
        </w:r>
        <w:r w:rsidR="00825DC4" w:rsidRPr="0039364D" w:rsidDel="00073B77">
          <w:delText xml:space="preserve">, and </w:delText>
        </w:r>
        <w:r w:rsidR="00FD1CCB" w:rsidRPr="0039364D" w:rsidDel="00073B77">
          <w:delText xml:space="preserve">percentage </w:delText>
        </w:r>
        <w:r w:rsidR="00825DC4" w:rsidRPr="0039364D" w:rsidDel="00073B77">
          <w:delText>Other Black</w:delText>
        </w:r>
        <w:r w:rsidR="00A9545C" w:rsidRPr="0039364D" w:rsidDel="00073B77">
          <w:delText xml:space="preserve"> (0.12)</w:delText>
        </w:r>
        <w:r w:rsidR="00825DC4" w:rsidRPr="0039364D" w:rsidDel="00073B77">
          <w:delText>.</w:delText>
        </w:r>
      </w:del>
    </w:p>
    <w:p w14:paraId="286CB828" w14:textId="77777777" w:rsidR="00A342F8" w:rsidRPr="0039364D" w:rsidDel="00073B77" w:rsidRDefault="006F3D9C" w:rsidP="00872147">
      <w:pPr>
        <w:pStyle w:val="ListParagraph"/>
        <w:numPr>
          <w:ilvl w:val="0"/>
          <w:numId w:val="43"/>
        </w:numPr>
        <w:rPr>
          <w:del w:id="801" w:author="Won Do Lee" w:date="2023-07-13T10:18:00Z"/>
        </w:rPr>
      </w:pPr>
      <w:del w:id="802" w:author="Won Do Lee" w:date="2023-07-13T10:18:00Z">
        <w:r w:rsidRPr="0039364D" w:rsidDel="00073B77">
          <w:delText>G2</w:delText>
        </w:r>
        <w:r w:rsidR="00825DC4" w:rsidRPr="0039364D" w:rsidDel="00073B77">
          <w:delText xml:space="preserve">: </w:delText>
        </w:r>
        <w:r w:rsidR="00FD1CCB" w:rsidRPr="0039364D" w:rsidDel="00073B77">
          <w:delText>Share of hi</w:delText>
        </w:r>
        <w:r w:rsidR="00825DC4" w:rsidRPr="0039364D" w:rsidDel="00073B77">
          <w:delText>gh</w:delText>
        </w:r>
        <w:r w:rsidR="00FD1CCB" w:rsidRPr="0039364D" w:rsidDel="00073B77">
          <w:delText>-</w:delText>
        </w:r>
        <w:r w:rsidR="00825DC4" w:rsidRPr="0039364D" w:rsidDel="00073B77">
          <w:delText>income</w:delText>
        </w:r>
        <w:r w:rsidR="00FD1CCB" w:rsidRPr="0039364D" w:rsidDel="00073B77">
          <w:delText xml:space="preserve"> households</w:delText>
        </w:r>
        <w:r w:rsidR="00A9545C" w:rsidRPr="0039364D" w:rsidDel="00073B77">
          <w:delText xml:space="preserve"> (0.47)</w:delText>
        </w:r>
        <w:r w:rsidR="00825DC4" w:rsidRPr="0039364D" w:rsidDel="00073B77">
          <w:delText xml:space="preserve">, </w:delText>
        </w:r>
        <w:r w:rsidR="00FD1CCB" w:rsidRPr="0039364D" w:rsidDel="00073B77">
          <w:delText xml:space="preserve">percentage </w:delText>
        </w:r>
        <w:r w:rsidR="00DA1328" w:rsidRPr="0039364D" w:rsidDel="00073B77">
          <w:delText>Black African</w:delText>
        </w:r>
        <w:r w:rsidR="00A9545C" w:rsidRPr="0039364D" w:rsidDel="00073B77">
          <w:delText xml:space="preserve"> (0.43)</w:delText>
        </w:r>
        <w:r w:rsidR="00825DC4" w:rsidRPr="0039364D" w:rsidDel="00073B77">
          <w:delText xml:space="preserve">, </w:delText>
        </w:r>
        <w:r w:rsidR="00DA1328" w:rsidRPr="0039364D" w:rsidDel="00073B77">
          <w:delText xml:space="preserve">households with more than three vehicles </w:delText>
        </w:r>
        <w:r w:rsidR="00A9545C" w:rsidRPr="0039364D" w:rsidDel="00073B77">
          <w:delText>(0.39)</w:delText>
        </w:r>
        <w:r w:rsidR="00825DC4" w:rsidRPr="0039364D" w:rsidDel="00073B77">
          <w:delText xml:space="preserve">, </w:delText>
        </w:r>
        <w:r w:rsidR="00405385" w:rsidRPr="0039364D" w:rsidDel="00073B77">
          <w:delText>more than three bedrooms in the house</w:delText>
        </w:r>
        <w:r w:rsidR="00A9545C" w:rsidRPr="0039364D" w:rsidDel="00073B77">
          <w:delText xml:space="preserve"> (0.30)</w:delText>
        </w:r>
        <w:r w:rsidR="00825DC4" w:rsidRPr="0039364D" w:rsidDel="00073B77">
          <w:delText>, and Hospital density per 1</w:delText>
        </w:r>
        <w:r w:rsidR="005624F3" w:rsidRPr="0039364D" w:rsidDel="00073B77">
          <w:delText>,</w:delText>
        </w:r>
        <w:r w:rsidR="00825DC4" w:rsidRPr="0039364D" w:rsidDel="00073B77">
          <w:delText>000 population</w:delText>
        </w:r>
        <w:r w:rsidR="005624F3" w:rsidRPr="0039364D" w:rsidDel="00073B77">
          <w:delText xml:space="preserve"> </w:delText>
        </w:r>
        <w:r w:rsidR="00A9545C" w:rsidRPr="0039364D" w:rsidDel="00073B77">
          <w:delText>(0.15)</w:delText>
        </w:r>
        <w:r w:rsidR="00825DC4" w:rsidRPr="0039364D" w:rsidDel="00073B77">
          <w:delText>.</w:delText>
        </w:r>
      </w:del>
    </w:p>
    <w:p w14:paraId="6DE1A4C1" w14:textId="77777777" w:rsidR="00EE77C4" w:rsidRPr="0039364D" w:rsidDel="00073B77" w:rsidRDefault="00EE77C4" w:rsidP="00872147">
      <w:pPr>
        <w:pStyle w:val="ListParagraph"/>
        <w:numPr>
          <w:ilvl w:val="0"/>
          <w:numId w:val="43"/>
        </w:numPr>
        <w:spacing w:after="160"/>
        <w:rPr>
          <w:del w:id="803" w:author="Won Do Lee" w:date="2023-07-13T10:18:00Z"/>
        </w:rPr>
      </w:pPr>
      <w:del w:id="804" w:author="Won Do Lee" w:date="2023-07-13T10:18:00Z">
        <w:r w:rsidRPr="0039364D" w:rsidDel="00073B77">
          <w:delText>G3: Share of medium-income households (0.38), social grade C1 (0.25), high-income households (0.23), more than three bedrooms in the house (0.25), households with one vehicle (0.04), and self-employed workers (0.02).</w:delText>
        </w:r>
      </w:del>
    </w:p>
    <w:p w14:paraId="047A723C" w14:textId="77777777" w:rsidR="00EE77C4" w:rsidRPr="0039364D" w:rsidDel="00073B77" w:rsidRDefault="00EE77C4" w:rsidP="00872147">
      <w:pPr>
        <w:pStyle w:val="ListParagraph"/>
        <w:numPr>
          <w:ilvl w:val="0"/>
          <w:numId w:val="43"/>
        </w:numPr>
        <w:spacing w:after="160"/>
        <w:rPr>
          <w:del w:id="805" w:author="Won Do Lee" w:date="2023-07-13T10:18:00Z"/>
        </w:rPr>
      </w:pPr>
      <w:del w:id="806" w:author="Won Do Lee" w:date="2023-07-13T10:18:00Z">
        <w:r w:rsidRPr="0039364D" w:rsidDel="00073B77">
          <w:delText>G4: Share of households with more than three vehicles (0.64), self-employed workers (0.26), more than three bedrooms in the house (0.23), cumulative COVID-19 mortality rates before lockdown (0.20), and percentage Black Caribbean (0.19).</w:delText>
        </w:r>
      </w:del>
    </w:p>
    <w:p w14:paraId="687D0D7C" w14:textId="77777777" w:rsidR="00BD6353" w:rsidRPr="0039364D" w:rsidRDefault="00BD6353" w:rsidP="00872147"/>
    <w:p w14:paraId="207B35E6" w14:textId="77777777" w:rsidR="00825DC4" w:rsidRPr="0039364D" w:rsidDel="00282AB8" w:rsidRDefault="00DB30E5" w:rsidP="00872147">
      <w:pPr>
        <w:pStyle w:val="Caption"/>
        <w:rPr>
          <w:del w:id="807" w:author="Won Do Lee" w:date="2023-07-14T08:04:00Z"/>
        </w:rPr>
      </w:pPr>
      <w:bookmarkStart w:id="808" w:name="_Ref81242261"/>
      <w:del w:id="809" w:author="Won Do Lee" w:date="2023-07-14T08:04:00Z">
        <w:r w:rsidRPr="0039364D" w:rsidDel="00282AB8">
          <w:delText xml:space="preserve">Figure </w:delText>
        </w:r>
        <w:r w:rsidR="004E4637" w:rsidRPr="0039364D" w:rsidDel="00282AB8">
          <w:rPr>
            <w:b w:val="0"/>
            <w:bCs w:val="0"/>
          </w:rPr>
          <w:fldChar w:fldCharType="begin"/>
        </w:r>
        <w:r w:rsidR="004E4637" w:rsidRPr="0039364D" w:rsidDel="00282AB8">
          <w:rPr>
            <w:b w:val="0"/>
            <w:bCs w:val="0"/>
          </w:rPr>
          <w:delInstrText xml:space="preserve"> SEQ Figure \* ARABIC </w:delInstrText>
        </w:r>
        <w:r w:rsidR="004E4637" w:rsidRPr="0039364D" w:rsidDel="00282AB8">
          <w:rPr>
            <w:b w:val="0"/>
            <w:bCs w:val="0"/>
          </w:rPr>
          <w:fldChar w:fldCharType="separate"/>
        </w:r>
        <w:r w:rsidR="00547E5C" w:rsidRPr="0039364D" w:rsidDel="00282AB8">
          <w:rPr>
            <w:rPrChange w:id="810" w:author="Won Do Lee [2]" w:date="2023-08-01T14:56:00Z">
              <w:rPr>
                <w:noProof/>
              </w:rPr>
            </w:rPrChange>
          </w:rPr>
          <w:delText>6</w:delText>
        </w:r>
        <w:r w:rsidR="004E4637" w:rsidRPr="0039364D" w:rsidDel="00282AB8">
          <w:rPr>
            <w:b w:val="0"/>
            <w:bCs w:val="0"/>
            <w:rPrChange w:id="811" w:author="Won Do Lee [2]" w:date="2023-08-01T14:56:00Z">
              <w:rPr>
                <w:b w:val="0"/>
                <w:bCs w:val="0"/>
                <w:noProof/>
              </w:rPr>
            </w:rPrChange>
          </w:rPr>
          <w:fldChar w:fldCharType="end"/>
        </w:r>
        <w:bookmarkEnd w:id="808"/>
        <w:r w:rsidRPr="0039364D" w:rsidDel="00282AB8">
          <w:delText xml:space="preserve">. </w:delText>
        </w:r>
        <w:r w:rsidR="00CF3F96" w:rsidRPr="0039364D" w:rsidDel="00282AB8">
          <w:delText xml:space="preserve">Estimated coefficients of </w:delText>
        </w:r>
        <w:r w:rsidR="00F42E93" w:rsidRPr="0039364D" w:rsidDel="00282AB8">
          <w:delText>explanatory variables</w:delText>
        </w:r>
        <w:r w:rsidR="00CF3F96" w:rsidRPr="0039364D" w:rsidDel="00282AB8">
          <w:delText xml:space="preserve"> to </w:delText>
        </w:r>
        <w:r w:rsidR="00FB5BE0" w:rsidRPr="0039364D" w:rsidDel="00282AB8">
          <w:delText>predict</w:delText>
        </w:r>
        <w:r w:rsidR="004A39C7" w:rsidRPr="0039364D" w:rsidDel="00282AB8">
          <w:delText xml:space="preserve"> the </w:delText>
        </w:r>
        <w:r w:rsidR="00F42E93" w:rsidRPr="0039364D" w:rsidDel="00282AB8">
          <w:delText>clusters</w:delText>
        </w:r>
        <w:r w:rsidR="00CF3F96" w:rsidRPr="0039364D" w:rsidDel="00282AB8">
          <w:delText>.</w:delText>
        </w:r>
      </w:del>
    </w:p>
    <w:p w14:paraId="01C5CEAA" w14:textId="77777777" w:rsidR="00661E3D" w:rsidRPr="0039364D" w:rsidRDefault="00661E3D" w:rsidP="001111FB">
      <w:pPr>
        <w:spacing w:after="240"/>
        <w:sectPr w:rsidR="00661E3D" w:rsidRPr="0039364D" w:rsidSect="00282AB8">
          <w:headerReference w:type="default" r:id="rId16"/>
          <w:footnotePr>
            <w:numFmt w:val="chicago"/>
          </w:footnotePr>
          <w:pgSz w:w="11906" w:h="16838"/>
          <w:pgMar w:top="1440" w:right="1440" w:bottom="1440" w:left="1701" w:header="851" w:footer="992" w:gutter="0"/>
          <w:cols w:space="425"/>
          <w:docGrid w:linePitch="360"/>
        </w:sectPr>
      </w:pPr>
    </w:p>
    <w:bookmarkEnd w:id="625"/>
    <w:p w14:paraId="1C95F0F4" w14:textId="77777777" w:rsidR="00E15888" w:rsidRPr="0039364D" w:rsidRDefault="00E15888" w:rsidP="00872147">
      <w:pPr>
        <w:pStyle w:val="Heading1"/>
      </w:pPr>
      <w:commentRangeStart w:id="813"/>
      <w:r w:rsidRPr="0039364D">
        <w:lastRenderedPageBreak/>
        <w:t>Discussion</w:t>
      </w:r>
      <w:commentRangeEnd w:id="813"/>
      <w:r w:rsidR="00005E6E" w:rsidRPr="0039364D">
        <w:rPr>
          <w:rStyle w:val="CommentReference"/>
          <w:b w:val="0"/>
          <w:bCs w:val="0"/>
        </w:rPr>
        <w:commentReference w:id="813"/>
      </w:r>
    </w:p>
    <w:p w14:paraId="3F498607" w14:textId="77777777" w:rsidR="00523E11" w:rsidRPr="0039364D" w:rsidRDefault="00554EB6" w:rsidP="00872147">
      <w:pPr>
        <w:spacing w:after="240"/>
      </w:pPr>
      <w:del w:id="814" w:author="Won Do Lee" w:date="2023-01-19T23:25:00Z">
        <w:r w:rsidRPr="0039364D" w:rsidDel="001E7E1F">
          <w:delText>Each day, people make new decisions</w:delText>
        </w:r>
      </w:del>
      <w:ins w:id="815" w:author="Won Do Lee" w:date="2023-01-19T23:25:00Z">
        <w:r w:rsidR="001E7E1F" w:rsidRPr="0039364D">
          <w:t xml:space="preserve">People make </w:t>
        </w:r>
      </w:ins>
      <w:ins w:id="816" w:author="Won Do Lee" w:date="2023-01-19T23:27:00Z">
        <w:r w:rsidR="001E7E1F" w:rsidRPr="0039364D">
          <w:t>new daily</w:t>
        </w:r>
      </w:ins>
      <w:ins w:id="817" w:author="Won Do Lee" w:date="2023-01-19T23:25:00Z">
        <w:r w:rsidR="001E7E1F" w:rsidRPr="0039364D">
          <w:t xml:space="preserve"> decisions</w:t>
        </w:r>
      </w:ins>
      <w:r w:rsidRPr="0039364D">
        <w:t xml:space="preserve">, </w:t>
      </w:r>
      <w:ins w:id="818" w:author="Won Do Lee" w:date="2023-01-19T23:25:00Z">
        <w:r w:rsidR="001E7E1F" w:rsidRPr="0039364D">
          <w:t xml:space="preserve">which </w:t>
        </w:r>
      </w:ins>
      <w:ins w:id="819" w:author="Won Do Lee" w:date="2023-01-19T23:27:00Z">
        <w:r w:rsidR="001E7E1F" w:rsidRPr="0039364D">
          <w:t>are</w:t>
        </w:r>
      </w:ins>
      <w:ins w:id="820" w:author="Won Do Lee" w:date="2023-01-19T23:25:00Z">
        <w:r w:rsidR="001E7E1F" w:rsidRPr="0039364D">
          <w:t xml:space="preserve"> </w:t>
        </w:r>
      </w:ins>
      <w:del w:id="821" w:author="Won Do Lee" w:date="2023-01-19T23:24:00Z">
        <w:r w:rsidRPr="0039364D" w:rsidDel="001E7E1F">
          <w:delText xml:space="preserve">and it </w:delText>
        </w:r>
      </w:del>
      <w:del w:id="822" w:author="Won Do Lee" w:date="2023-01-17T21:50:00Z">
        <w:r w:rsidRPr="0039364D" w:rsidDel="003A4303">
          <w:delText>translated into</w:delText>
        </w:r>
      </w:del>
      <w:ins w:id="823" w:author="Won Do Lee" w:date="2023-01-19T23:24:00Z">
        <w:r w:rsidR="001E7E1F" w:rsidRPr="0039364D">
          <w:t>rende</w:t>
        </w:r>
      </w:ins>
      <w:ins w:id="824" w:author="Won Do Lee" w:date="2023-01-19T23:25:00Z">
        <w:r w:rsidR="001E7E1F" w:rsidRPr="0039364D">
          <w:t xml:space="preserve">red </w:t>
        </w:r>
      </w:ins>
      <w:ins w:id="825" w:author="Won Do Lee" w:date="2023-01-17T21:50:00Z">
        <w:r w:rsidR="003A4303" w:rsidRPr="0039364D">
          <w:t>into</w:t>
        </w:r>
      </w:ins>
      <w:r w:rsidRPr="0039364D">
        <w:t xml:space="preserve"> their mobility </w:t>
      </w:r>
      <w:del w:id="826" w:author="Won Do Lee" w:date="2023-01-17T21:50:00Z">
        <w:r w:rsidRPr="0039364D" w:rsidDel="003A4303">
          <w:delText xml:space="preserve">behaviour </w:delText>
        </w:r>
      </w:del>
      <w:ins w:id="827" w:author="Won Do Lee" w:date="2023-01-17T21:50:00Z">
        <w:r w:rsidR="003A4303" w:rsidRPr="0039364D">
          <w:t>behaviours</w:t>
        </w:r>
      </w:ins>
      <w:ins w:id="828" w:author="Won Do Lee" w:date="2023-01-20T00:08:00Z">
        <w:r w:rsidR="006079DB" w:rsidRPr="0039364D">
          <w:t xml:space="preserve">, travelling </w:t>
        </w:r>
      </w:ins>
      <w:ins w:id="829" w:author="Won Do Lee" w:date="2023-01-20T00:09:00Z">
        <w:r w:rsidR="006079DB" w:rsidRPr="0039364D">
          <w:t>between locations</w:t>
        </w:r>
      </w:ins>
      <w:ins w:id="830" w:author="Won Do Lee" w:date="2023-01-17T21:51:00Z">
        <w:r w:rsidR="003A4303" w:rsidRPr="0039364D">
          <w:t xml:space="preserve"> </w:t>
        </w:r>
      </w:ins>
      <w:del w:id="831" w:author="Won Do Lee" w:date="2023-01-17T21:51:00Z">
        <w:r w:rsidRPr="0039364D" w:rsidDel="003A4303">
          <w:delText xml:space="preserve">to move </w:delText>
        </w:r>
      </w:del>
      <w:del w:id="832" w:author="Won Do Lee" w:date="2023-01-19T23:26:00Z">
        <w:r w:rsidRPr="0039364D" w:rsidDel="001E7E1F">
          <w:delText>from place to place</w:delText>
        </w:r>
      </w:del>
      <w:ins w:id="833" w:author="Won Do Lee" w:date="2023-01-19T23:26:00Z">
        <w:r w:rsidR="001E7E1F" w:rsidRPr="0039364D">
          <w:t>to carry</w:t>
        </w:r>
      </w:ins>
      <w:del w:id="834" w:author="Won Do Lee" w:date="2023-01-17T21:51:00Z">
        <w:r w:rsidRPr="0039364D" w:rsidDel="003A4303">
          <w:delText xml:space="preserve">, </w:delText>
        </w:r>
        <w:r w:rsidRPr="0039364D" w:rsidDel="000F3486">
          <w:delText>carry</w:delText>
        </w:r>
        <w:r w:rsidRPr="0039364D" w:rsidDel="003A4303">
          <w:delText>ing</w:delText>
        </w:r>
      </w:del>
      <w:r w:rsidRPr="0039364D">
        <w:t xml:space="preserve"> out their </w:t>
      </w:r>
      <w:del w:id="835" w:author="Won Do Lee" w:date="2023-01-19T23:27:00Z">
        <w:r w:rsidRPr="0039364D" w:rsidDel="001E7E1F">
          <w:delText xml:space="preserve">motivated </w:delText>
        </w:r>
      </w:del>
      <w:ins w:id="836" w:author="Won Do Lee" w:date="2023-01-17T21:51:00Z">
        <w:r w:rsidR="000F3486" w:rsidRPr="0039364D">
          <w:t xml:space="preserve">daily </w:t>
        </w:r>
      </w:ins>
      <w:r w:rsidRPr="0039364D">
        <w:t xml:space="preserve">activities. </w:t>
      </w:r>
      <w:r w:rsidR="0017777E" w:rsidRPr="0039364D">
        <w:t>P</w:t>
      </w:r>
      <w:r w:rsidR="00D47AD1" w:rsidRPr="0039364D">
        <w:t xml:space="preserve">andemic has </w:t>
      </w:r>
      <w:del w:id="837" w:author="Won Do Lee" w:date="2023-01-19T23:27:00Z">
        <w:r w:rsidR="00D47AD1" w:rsidRPr="0039364D" w:rsidDel="001E7E1F">
          <w:delText xml:space="preserve">been </w:delText>
        </w:r>
      </w:del>
      <w:r w:rsidR="00D47AD1" w:rsidRPr="0039364D">
        <w:t xml:space="preserve">forced </w:t>
      </w:r>
      <w:ins w:id="838" w:author="Won Do Lee" w:date="2023-01-19T23:28:00Z">
        <w:r w:rsidR="001E7E1F" w:rsidRPr="0039364D">
          <w:t xml:space="preserve">us </w:t>
        </w:r>
      </w:ins>
      <w:r w:rsidR="00D47AD1" w:rsidRPr="0039364D">
        <w:t xml:space="preserve">to adapt to the </w:t>
      </w:r>
      <w:r w:rsidR="00D47AD1" w:rsidRPr="0039364D">
        <w:rPr>
          <w:i/>
          <w:iCs/>
        </w:rPr>
        <w:t xml:space="preserve">new normal </w:t>
      </w:r>
      <w:r w:rsidR="00D47AD1" w:rsidRPr="0039364D">
        <w:t xml:space="preserve">in our daily lives, the ways of </w:t>
      </w:r>
      <w:del w:id="839" w:author="Won Do Lee" w:date="2023-01-17T21:51:00Z">
        <w:r w:rsidR="00D47AD1" w:rsidRPr="0039364D" w:rsidDel="000F3486">
          <w:delText>work-</w:delText>
        </w:r>
      </w:del>
      <w:ins w:id="840" w:author="Won Do Lee" w:date="2023-01-17T21:51:00Z">
        <w:r w:rsidR="000F3486" w:rsidRPr="0039364D">
          <w:t xml:space="preserve">working </w:t>
        </w:r>
      </w:ins>
      <w:r w:rsidR="00D47AD1" w:rsidRPr="0039364D">
        <w:t>from</w:t>
      </w:r>
      <w:ins w:id="841" w:author="Won Do Lee" w:date="2023-01-17T21:51:00Z">
        <w:r w:rsidR="000F3486" w:rsidRPr="0039364D">
          <w:t xml:space="preserve"> </w:t>
        </w:r>
      </w:ins>
      <w:del w:id="842" w:author="Won Do Lee" w:date="2023-01-17T21:51:00Z">
        <w:r w:rsidR="00D47AD1" w:rsidRPr="0039364D" w:rsidDel="000F3486">
          <w:delText>-</w:delText>
        </w:r>
      </w:del>
      <w:r w:rsidR="00D47AD1" w:rsidRPr="0039364D">
        <w:t xml:space="preserve">home </w:t>
      </w:r>
      <w:del w:id="843" w:author="Won Do Lee" w:date="2023-01-17T21:51:00Z">
        <w:r w:rsidR="00D47AD1" w:rsidRPr="0039364D" w:rsidDel="000F3486">
          <w:delText>setting and parents</w:delText>
        </w:r>
      </w:del>
      <w:ins w:id="844" w:author="Won Do Lee" w:date="2023-01-17T21:51:00Z">
        <w:r w:rsidR="000F3486" w:rsidRPr="0039364D">
          <w:t>and</w:t>
        </w:r>
      </w:ins>
      <w:r w:rsidR="00D47AD1" w:rsidRPr="0039364D">
        <w:t xml:space="preserve"> home</w:t>
      </w:r>
      <w:del w:id="845" w:author="Won Do Lee" w:date="2023-01-17T21:52:00Z">
        <w:r w:rsidR="00D47AD1" w:rsidRPr="0039364D" w:rsidDel="000F3486">
          <w:delText>-</w:delText>
        </w:r>
      </w:del>
      <w:r w:rsidR="00D47AD1" w:rsidRPr="0039364D">
        <w:t xml:space="preserve">schooling during waves of infection and government-mandated stay-at-home orders, lockdowns and social distancing, and longer-term impacts likely to outlast the COVID-19 pandemic. People </w:t>
      </w:r>
      <w:del w:id="846" w:author="Won Do Lee" w:date="2023-01-19T23:28:00Z">
        <w:r w:rsidR="00D47AD1" w:rsidRPr="0039364D" w:rsidDel="001E7E1F">
          <w:delText xml:space="preserve">start </w:delText>
        </w:r>
      </w:del>
      <w:ins w:id="847" w:author="Won Do Lee" w:date="2023-01-19T23:28:00Z">
        <w:r w:rsidR="001E7E1F" w:rsidRPr="0039364D">
          <w:t xml:space="preserve">have started </w:t>
        </w:r>
      </w:ins>
      <w:r w:rsidR="00D47AD1" w:rsidRPr="0039364D">
        <w:t>to see</w:t>
      </w:r>
      <w:del w:id="848" w:author="Won Do Lee" w:date="2023-01-19T23:28:00Z">
        <w:r w:rsidR="00D47AD1" w:rsidRPr="0039364D" w:rsidDel="001E7E1F">
          <w:delText xml:space="preserve"> a</w:delText>
        </w:r>
      </w:del>
      <w:r w:rsidR="00D47AD1" w:rsidRPr="0039364D">
        <w:t xml:space="preserve"> new way</w:t>
      </w:r>
      <w:ins w:id="849" w:author="Won Do Lee" w:date="2023-01-19T23:28:00Z">
        <w:r w:rsidR="001E7E1F" w:rsidRPr="0039364D">
          <w:t>s</w:t>
        </w:r>
      </w:ins>
      <w:r w:rsidR="00D47AD1" w:rsidRPr="0039364D">
        <w:t xml:space="preserve"> to restore </w:t>
      </w:r>
      <w:del w:id="850" w:author="Won Do Lee" w:date="2023-01-19T23:28:00Z">
        <w:r w:rsidR="00D47AD1" w:rsidRPr="0039364D" w:rsidDel="001E7E1F">
          <w:delText xml:space="preserve">the </w:delText>
        </w:r>
      </w:del>
      <w:r w:rsidR="00D47AD1" w:rsidRPr="0039364D">
        <w:t xml:space="preserve">activities differently in their everyday lives, such as relying on the internet for shopping </w:t>
      </w:r>
      <w:r w:rsidR="00D47AD1" w:rsidRPr="004638D1">
        <w:t>(Mouratidis &amp; Papagiannakis, 2021)</w:t>
      </w:r>
      <w:r w:rsidR="00D47AD1" w:rsidRPr="0039364D">
        <w:t xml:space="preserve">. However, on the one hand, people make journeys by walking or cycling to increase physical activity levels through active transport activity </w:t>
      </w:r>
      <w:r w:rsidR="00D47AD1" w:rsidRPr="004638D1">
        <w:t>(Beck &amp; Hensher, 2020)</w:t>
      </w:r>
      <w:r w:rsidR="00D47AD1" w:rsidRPr="0039364D">
        <w:t>.</w:t>
      </w:r>
      <w:r w:rsidR="00A57302" w:rsidRPr="0039364D">
        <w:t xml:space="preserve"> </w:t>
      </w:r>
    </w:p>
    <w:p w14:paraId="02A78CAB" w14:textId="77777777" w:rsidR="00421D33" w:rsidRPr="0039364D" w:rsidRDefault="006C12CD" w:rsidP="00872147">
      <w:pPr>
        <w:spacing w:after="240"/>
      </w:pPr>
      <w:r w:rsidRPr="0039364D">
        <w:t xml:space="preserve">In this vein, </w:t>
      </w:r>
      <w:r w:rsidR="002B1570" w:rsidRPr="0039364D">
        <w:t xml:space="preserve">we </w:t>
      </w:r>
      <w:del w:id="851" w:author="Won Do Lee" w:date="2023-01-17T21:52:00Z">
        <w:r w:rsidR="00601895" w:rsidRPr="0039364D" w:rsidDel="000F3486">
          <w:delText xml:space="preserve">explored </w:delText>
        </w:r>
      </w:del>
      <w:ins w:id="852" w:author="Won Do Lee" w:date="2023-01-17T21:52:00Z">
        <w:r w:rsidR="000F3486" w:rsidRPr="0039364D">
          <w:t xml:space="preserve">examined </w:t>
        </w:r>
      </w:ins>
      <w:del w:id="853" w:author="Won Do Lee" w:date="2023-01-17T21:52:00Z">
        <w:r w:rsidR="009A6D3E" w:rsidRPr="0039364D" w:rsidDel="000F3486">
          <w:delText xml:space="preserve">the </w:delText>
        </w:r>
        <w:r w:rsidR="00B81916" w:rsidRPr="0039364D" w:rsidDel="000F3486">
          <w:delText>change</w:delText>
        </w:r>
      </w:del>
      <w:ins w:id="854" w:author="Won Do Lee" w:date="2023-01-17T21:52:00Z">
        <w:r w:rsidR="000F3486" w:rsidRPr="0039364D">
          <w:t>changes</w:t>
        </w:r>
      </w:ins>
      <w:r w:rsidR="00B81916" w:rsidRPr="0039364D">
        <w:t xml:space="preserve"> in mobility </w:t>
      </w:r>
      <w:del w:id="855" w:author="Won Do Lee" w:date="2023-01-17T21:52:00Z">
        <w:r w:rsidR="00B81916" w:rsidRPr="0039364D" w:rsidDel="000F3486">
          <w:delText xml:space="preserve">levels </w:delText>
        </w:r>
      </w:del>
      <w:r w:rsidR="00B81916" w:rsidRPr="0039364D">
        <w:t>over time</w:t>
      </w:r>
      <w:r w:rsidR="00364A96" w:rsidRPr="0039364D">
        <w:t xml:space="preserve"> </w:t>
      </w:r>
      <w:del w:id="856" w:author="Won Do Lee" w:date="2023-01-19T23:28:00Z">
        <w:r w:rsidR="009A6D3E" w:rsidRPr="0039364D" w:rsidDel="001E7E1F">
          <w:delText xml:space="preserve">by </w:delText>
        </w:r>
      </w:del>
      <w:r w:rsidR="003A34F5" w:rsidRPr="0039364D">
        <w:t>using</w:t>
      </w:r>
      <w:r w:rsidR="0077463E" w:rsidRPr="0039364D">
        <w:t xml:space="preserve"> </w:t>
      </w:r>
      <w:r w:rsidR="007B757C" w:rsidRPr="0039364D">
        <w:t xml:space="preserve">long-term </w:t>
      </w:r>
      <w:r w:rsidR="002B1570" w:rsidRPr="0039364D">
        <w:t>mobile phone data</w:t>
      </w:r>
      <w:ins w:id="857" w:author="Won Do Lee" w:date="2023-01-19T23:29:00Z">
        <w:r w:rsidR="001E7E1F" w:rsidRPr="0039364D">
          <w:t>,</w:t>
        </w:r>
      </w:ins>
      <w:del w:id="858" w:author="Won Do Lee" w:date="2023-01-19T23:28:00Z">
        <w:r w:rsidR="002B1570" w:rsidRPr="0039364D" w:rsidDel="001E7E1F">
          <w:delText xml:space="preserve"> </w:delText>
        </w:r>
      </w:del>
      <w:ins w:id="859" w:author="Won Do Lee" w:date="2023-01-19T23:28:00Z">
        <w:r w:rsidR="001E7E1F" w:rsidRPr="0039364D">
          <w:t xml:space="preserve"> and </w:t>
        </w:r>
      </w:ins>
      <w:ins w:id="860" w:author="Won Do Lee" w:date="2023-01-20T00:10:00Z">
        <w:r w:rsidR="00981959" w:rsidRPr="0039364D">
          <w:t xml:space="preserve">then we </w:t>
        </w:r>
      </w:ins>
      <w:del w:id="861" w:author="Won Do Lee" w:date="2023-01-19T23:28:00Z">
        <w:r w:rsidR="00364A96" w:rsidRPr="0039364D" w:rsidDel="001E7E1F">
          <w:delText xml:space="preserve">spanning </w:delText>
        </w:r>
        <w:r w:rsidR="00827F85" w:rsidRPr="0039364D" w:rsidDel="001E7E1F">
          <w:delText>seven</w:delText>
        </w:r>
        <w:r w:rsidR="00364A96" w:rsidRPr="0039364D" w:rsidDel="001E7E1F">
          <w:delText xml:space="preserve"> months. </w:delText>
        </w:r>
        <w:r w:rsidR="00984BD2" w:rsidRPr="0039364D" w:rsidDel="001E7E1F">
          <w:delText>W</w:delText>
        </w:r>
        <w:r w:rsidR="00B81916" w:rsidRPr="0039364D" w:rsidDel="001E7E1F">
          <w:delText xml:space="preserve">e </w:delText>
        </w:r>
      </w:del>
      <w:del w:id="862" w:author="Won Do Lee" w:date="2023-01-17T21:53:00Z">
        <w:r w:rsidR="00E015DC" w:rsidRPr="0039364D" w:rsidDel="000F3486">
          <w:delText xml:space="preserve">demonstrated </w:delText>
        </w:r>
      </w:del>
      <w:ins w:id="863" w:author="Won Do Lee" w:date="2023-01-19T23:28:00Z">
        <w:r w:rsidR="001E7E1F" w:rsidRPr="0039364D">
          <w:t>demonstrate</w:t>
        </w:r>
      </w:ins>
      <w:ins w:id="864" w:author="Won Do Lee" w:date="2023-01-20T00:10:00Z">
        <w:r w:rsidR="00981959" w:rsidRPr="0039364D">
          <w:t>d</w:t>
        </w:r>
      </w:ins>
      <w:ins w:id="865" w:author="Won Do Lee" w:date="2023-01-20T00:12:00Z">
        <w:r w:rsidR="00D86553" w:rsidRPr="0039364D">
          <w:t xml:space="preserve"> </w:t>
        </w:r>
      </w:ins>
      <w:ins w:id="866" w:author="Won Do Lee" w:date="2023-01-20T00:13:00Z">
        <w:r w:rsidR="00D86553" w:rsidRPr="0039364D">
          <w:t xml:space="preserve">different </w:t>
        </w:r>
      </w:ins>
      <w:ins w:id="867" w:author="Won Do Lee" w:date="2023-01-20T00:10:00Z">
        <w:r w:rsidR="00981959" w:rsidRPr="0039364D">
          <w:t>trajectories of mobility</w:t>
        </w:r>
      </w:ins>
      <w:ins w:id="868" w:author="Won Do Lee" w:date="2023-01-20T00:11:00Z">
        <w:r w:rsidR="00AD4E1F" w:rsidRPr="0039364D">
          <w:t xml:space="preserve"> </w:t>
        </w:r>
      </w:ins>
      <w:del w:id="869" w:author="Won Do Lee" w:date="2023-01-17T21:53:00Z">
        <w:r w:rsidR="00161FFD" w:rsidRPr="0039364D" w:rsidDel="000F3486">
          <w:delText xml:space="preserve">how mobility </w:delText>
        </w:r>
        <w:r w:rsidR="002813E2" w:rsidRPr="0039364D" w:rsidDel="000F3486">
          <w:delText xml:space="preserve">has </w:delText>
        </w:r>
        <w:r w:rsidR="00161FFD" w:rsidRPr="0039364D" w:rsidDel="000F3486">
          <w:delText xml:space="preserve">evolved </w:delText>
        </w:r>
      </w:del>
      <w:r w:rsidR="00161FFD" w:rsidRPr="0039364D">
        <w:t xml:space="preserve">in a </w:t>
      </w:r>
      <w:r w:rsidR="000B7700" w:rsidRPr="0039364D">
        <w:t xml:space="preserve">spatially </w:t>
      </w:r>
      <w:r w:rsidR="00161FFD" w:rsidRPr="0039364D">
        <w:t>uneven manner</w:t>
      </w:r>
      <w:ins w:id="870" w:author="Won Do Lee" w:date="2023-01-20T00:11:00Z">
        <w:r w:rsidR="00AD4E1F" w:rsidRPr="0039364D">
          <w:t xml:space="preserve"> </w:t>
        </w:r>
      </w:ins>
      <w:ins w:id="871" w:author="Won Do Lee" w:date="2023-01-20T00:12:00Z">
        <w:r w:rsidR="00D86553" w:rsidRPr="0039364D">
          <w:t>using</w:t>
        </w:r>
      </w:ins>
      <w:r w:rsidR="009A6D3E" w:rsidRPr="0039364D">
        <w:t xml:space="preserve"> </w:t>
      </w:r>
      <w:del w:id="872" w:author="Won Do Lee" w:date="2023-01-20T00:11:00Z">
        <w:r w:rsidR="009A6D3E" w:rsidRPr="0039364D" w:rsidDel="00AD4E1F">
          <w:delText>t</w:delText>
        </w:r>
        <w:r w:rsidR="00AE5CB3" w:rsidRPr="0039364D" w:rsidDel="00AD4E1F">
          <w:delText xml:space="preserve">hrough </w:delText>
        </w:r>
      </w:del>
      <w:r w:rsidR="00161FFD" w:rsidRPr="0039364D">
        <w:t>time-series clustering analysis</w:t>
      </w:r>
      <w:ins w:id="873" w:author="Won Do Lee" w:date="2023-01-19T23:30:00Z">
        <w:r w:rsidR="001E7E1F" w:rsidRPr="0039364D">
          <w:t>. We q</w:t>
        </w:r>
      </w:ins>
      <w:ins w:id="874" w:author="Won Do Lee" w:date="2023-01-19T23:29:00Z">
        <w:r w:rsidR="001E7E1F" w:rsidRPr="0039364D">
          <w:t>uantif</w:t>
        </w:r>
      </w:ins>
      <w:ins w:id="875" w:author="Won Do Lee" w:date="2023-01-19T23:30:00Z">
        <w:r w:rsidR="001E7E1F" w:rsidRPr="0039364D">
          <w:t xml:space="preserve">ied </w:t>
        </w:r>
      </w:ins>
      <w:del w:id="876" w:author="Won Do Lee" w:date="2023-01-17T21:54:00Z">
        <w:r w:rsidR="009A6D3E" w:rsidRPr="0039364D" w:rsidDel="000F3486">
          <w:delText>.</w:delText>
        </w:r>
      </w:del>
      <w:del w:id="877" w:author="Won Do Lee" w:date="2023-01-17T21:53:00Z">
        <w:r w:rsidR="009A6D3E" w:rsidRPr="0039364D" w:rsidDel="000F3486">
          <w:delText xml:space="preserve"> </w:delText>
        </w:r>
      </w:del>
      <w:ins w:id="878" w:author="Won Do Lee" w:date="2023-01-17T21:53:00Z">
        <w:r w:rsidR="000F3486" w:rsidRPr="0039364D">
          <w:t>similar</w:t>
        </w:r>
      </w:ins>
      <w:ins w:id="879" w:author="Won Do Lee" w:date="2023-01-17T21:54:00Z">
        <w:r w:rsidR="000F3486" w:rsidRPr="0039364D">
          <w:t xml:space="preserve">ities </w:t>
        </w:r>
      </w:ins>
      <w:ins w:id="880" w:author="Won Do Lee" w:date="2023-01-19T23:30:00Z">
        <w:r w:rsidR="001E7E1F" w:rsidRPr="0039364D">
          <w:t xml:space="preserve">according </w:t>
        </w:r>
      </w:ins>
      <w:ins w:id="881" w:author="Won Do Lee" w:date="2023-01-20T00:13:00Z">
        <w:r w:rsidR="00D86553" w:rsidRPr="0039364D">
          <w:t>to changes in mobility</w:t>
        </w:r>
      </w:ins>
      <w:del w:id="882" w:author="Won Do Lee" w:date="2023-01-17T21:53:00Z">
        <w:r w:rsidR="009A6D3E" w:rsidRPr="0039364D" w:rsidDel="000F3486">
          <w:delText>T</w:delText>
        </w:r>
        <w:r w:rsidR="00F70292" w:rsidRPr="0039364D" w:rsidDel="000F3486">
          <w:delText>he clusters</w:delText>
        </w:r>
        <w:r w:rsidR="004A7CE1" w:rsidRPr="0039364D" w:rsidDel="000F3486">
          <w:delText xml:space="preserve"> </w:delText>
        </w:r>
        <w:r w:rsidR="00A51160" w:rsidRPr="0039364D" w:rsidDel="000F3486">
          <w:delText xml:space="preserve">grouped into </w:delText>
        </w:r>
      </w:del>
      <w:del w:id="883" w:author="Won Do Lee" w:date="2023-01-17T21:54:00Z">
        <w:r w:rsidR="004E2CBD" w:rsidRPr="0039364D" w:rsidDel="000F3486">
          <w:delText xml:space="preserve">similar </w:delText>
        </w:r>
      </w:del>
      <w:del w:id="884" w:author="Won Do Lee" w:date="2023-01-20T00:13:00Z">
        <w:r w:rsidR="00B81916" w:rsidRPr="0039364D" w:rsidDel="00D86553">
          <w:delText>trajector</w:delText>
        </w:r>
        <w:r w:rsidR="002813E2" w:rsidRPr="0039364D" w:rsidDel="00D86553">
          <w:delText>ies</w:delText>
        </w:r>
        <w:r w:rsidR="00B81916" w:rsidRPr="0039364D" w:rsidDel="00D86553">
          <w:delText xml:space="preserve"> of mobility</w:delText>
        </w:r>
      </w:del>
      <w:r w:rsidR="00B81916" w:rsidRPr="0039364D">
        <w:t xml:space="preserve"> </w:t>
      </w:r>
      <w:del w:id="885" w:author="Won Do Lee" w:date="2023-01-19T23:30:00Z">
        <w:r w:rsidR="00B81916" w:rsidRPr="0039364D" w:rsidDel="001E7E1F">
          <w:delText xml:space="preserve">reduction </w:delText>
        </w:r>
      </w:del>
      <w:del w:id="886" w:author="Won Do Lee" w:date="2023-01-20T00:14:00Z">
        <w:r w:rsidR="007715CB" w:rsidRPr="0039364D" w:rsidDel="00D86553">
          <w:delText>unde</w:delText>
        </w:r>
      </w:del>
      <w:ins w:id="887" w:author="Won Do Lee" w:date="2023-01-20T00:14:00Z">
        <w:r w:rsidR="00D86553" w:rsidRPr="0039364D">
          <w:t>throughout</w:t>
        </w:r>
      </w:ins>
      <w:del w:id="888" w:author="Won Do Lee" w:date="2023-01-20T00:14:00Z">
        <w:r w:rsidR="007715CB" w:rsidRPr="0039364D" w:rsidDel="00D86553">
          <w:delText>r</w:delText>
        </w:r>
      </w:del>
      <w:ins w:id="889" w:author="Won Do Lee" w:date="2023-01-17T21:55:00Z">
        <w:r w:rsidR="000F3486" w:rsidRPr="0039364D">
          <w:t xml:space="preserve"> the initial phases </w:t>
        </w:r>
      </w:ins>
      <w:ins w:id="890" w:author="Won Do Lee" w:date="2023-01-19T23:30:00Z">
        <w:r w:rsidR="001E7E1F" w:rsidRPr="0039364D">
          <w:t>of</w:t>
        </w:r>
      </w:ins>
      <w:ins w:id="891" w:author="Won Do Lee" w:date="2023-01-17T21:55:00Z">
        <w:r w:rsidR="000F3486" w:rsidRPr="0039364D">
          <w:t xml:space="preserve"> </w:t>
        </w:r>
      </w:ins>
      <w:ins w:id="892" w:author="Won Do Lee" w:date="2023-01-19T23:30:00Z">
        <w:r w:rsidR="001E7E1F" w:rsidRPr="0039364D">
          <w:t xml:space="preserve">the </w:t>
        </w:r>
      </w:ins>
      <w:ins w:id="893" w:author="Won Do Lee" w:date="2023-01-17T21:55:00Z">
        <w:r w:rsidR="000F3486" w:rsidRPr="0039364D">
          <w:t>lockdown</w:t>
        </w:r>
      </w:ins>
      <w:ins w:id="894" w:author="Won Do Lee" w:date="2023-01-19T23:32:00Z">
        <w:r w:rsidR="001E7E1F" w:rsidRPr="0039364D">
          <w:t xml:space="preserve"> </w:t>
        </w:r>
      </w:ins>
      <w:ins w:id="895" w:author="Won Do Lee" w:date="2023-01-20T00:13:00Z">
        <w:r w:rsidR="00D86553" w:rsidRPr="0039364D">
          <w:t>by</w:t>
        </w:r>
      </w:ins>
      <w:ins w:id="896" w:author="Won Do Lee" w:date="2023-01-19T23:32:00Z">
        <w:r w:rsidR="001E7E1F" w:rsidRPr="0039364D">
          <w:t xml:space="preserve"> </w:t>
        </w:r>
      </w:ins>
      <w:del w:id="897" w:author="Won Do Lee" w:date="2023-01-17T21:55:00Z">
        <w:r w:rsidR="007715CB" w:rsidRPr="0039364D" w:rsidDel="000F3486">
          <w:delText xml:space="preserve"> the lockdown</w:delText>
        </w:r>
      </w:del>
      <w:del w:id="898" w:author="Won Do Lee" w:date="2023-01-19T23:31:00Z">
        <w:r w:rsidR="00B81916" w:rsidRPr="0039364D" w:rsidDel="001E7E1F">
          <w:delText xml:space="preserve">. </w:delText>
        </w:r>
        <w:r w:rsidR="0043216F" w:rsidRPr="0039364D" w:rsidDel="001E7E1F">
          <w:delText xml:space="preserve">In order to address uncertainty how geographical contexts influence mobility </w:delText>
        </w:r>
        <w:r w:rsidR="0043216F" w:rsidRPr="0039364D" w:rsidDel="001E7E1F">
          <w:fldChar w:fldCharType="begin" w:fldLock="1"/>
        </w:r>
        <w:r w:rsidR="0043216F" w:rsidRPr="0039364D"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39364D" w:rsidDel="001E7E1F">
          <w:fldChar w:fldCharType="separate"/>
        </w:r>
        <w:r w:rsidR="0043216F" w:rsidRPr="0039364D" w:rsidDel="001E7E1F">
          <w:delText>(Schwanen, 2018)</w:delText>
        </w:r>
        <w:r w:rsidR="0043216F" w:rsidRPr="0039364D" w:rsidDel="001E7E1F">
          <w:fldChar w:fldCharType="end"/>
        </w:r>
        <w:r w:rsidR="0043216F" w:rsidRPr="0039364D" w:rsidDel="001E7E1F">
          <w:delText xml:space="preserve">, </w:delText>
        </w:r>
        <w:r w:rsidR="007D5F46" w:rsidRPr="0039364D" w:rsidDel="001E7E1F">
          <w:delText>t</w:delText>
        </w:r>
      </w:del>
      <w:del w:id="899" w:author="Won Do Lee" w:date="2023-01-19T23:32:00Z">
        <w:r w:rsidR="007D5F46" w:rsidRPr="0039364D" w:rsidDel="001E7E1F">
          <w:delText xml:space="preserve">his study was considered </w:delText>
        </w:r>
        <w:r w:rsidR="00BA7A82" w:rsidRPr="0039364D" w:rsidDel="001E7E1F">
          <w:delText xml:space="preserve">to </w:delText>
        </w:r>
        <w:r w:rsidR="00CD4ED3" w:rsidRPr="0039364D" w:rsidDel="001E7E1F">
          <w:delText xml:space="preserve">compare </w:delText>
        </w:r>
      </w:del>
      <w:r w:rsidR="0043216F" w:rsidRPr="0039364D">
        <w:t xml:space="preserve">the </w:t>
      </w:r>
      <w:del w:id="900" w:author="Won Do Lee" w:date="2023-01-20T00:15:00Z">
        <w:r w:rsidR="00BC38F6" w:rsidRPr="0039364D" w:rsidDel="00D86553">
          <w:delText>characteristic</w:delText>
        </w:r>
      </w:del>
      <w:del w:id="901" w:author="Won Do Lee" w:date="2023-01-19T23:33:00Z">
        <w:r w:rsidR="00BC38F6" w:rsidRPr="0039364D" w:rsidDel="001E7E1F">
          <w:delText>s</w:delText>
        </w:r>
      </w:del>
      <w:del w:id="902" w:author="Won Do Lee" w:date="2023-01-20T00:15:00Z">
        <w:r w:rsidR="00BC38F6" w:rsidRPr="0039364D" w:rsidDel="00D86553">
          <w:delText xml:space="preserve"> </w:delText>
        </w:r>
        <w:r w:rsidR="00BD0891" w:rsidRPr="0039364D" w:rsidDel="00D86553">
          <w:delText>of</w:delText>
        </w:r>
        <w:r w:rsidR="00C87B9E" w:rsidRPr="0039364D" w:rsidDel="00D86553">
          <w:delText xml:space="preserve"> </w:delText>
        </w:r>
      </w:del>
      <w:del w:id="903" w:author="Won Do Lee" w:date="2023-01-19T23:31:00Z">
        <w:r w:rsidR="00C87B9E" w:rsidRPr="0039364D" w:rsidDel="001E7E1F">
          <w:delText>mobility changes</w:delText>
        </w:r>
      </w:del>
      <w:ins w:id="904" w:author="Won Do Lee" w:date="2023-01-20T00:15:00Z">
        <w:r w:rsidR="00D86553" w:rsidRPr="0039364D">
          <w:t>mobility metric.</w:t>
        </w:r>
      </w:ins>
      <w:del w:id="905" w:author="Won Do Lee" w:date="2023-01-20T00:15:00Z">
        <w:r w:rsidR="00C87B9E" w:rsidRPr="0039364D" w:rsidDel="00D86553">
          <w:delText xml:space="preserve"> </w:delText>
        </w:r>
      </w:del>
      <w:del w:id="906" w:author="Won Do Lee" w:date="2023-01-20T00:13:00Z">
        <w:r w:rsidR="00C87B9E" w:rsidRPr="0039364D" w:rsidDel="00D86553">
          <w:delText>over time</w:delText>
        </w:r>
      </w:del>
      <w:ins w:id="907" w:author="Won Do Lee" w:date="2023-01-19T23:32:00Z">
        <w:r w:rsidR="001E7E1F" w:rsidRPr="0039364D">
          <w:t xml:space="preserve"> </w:t>
        </w:r>
      </w:ins>
      <w:del w:id="908" w:author="Won Do Lee" w:date="2023-01-19T23:32:00Z">
        <w:r w:rsidR="00044418" w:rsidRPr="0039364D" w:rsidDel="001E7E1F">
          <w:delText xml:space="preserve">, </w:delText>
        </w:r>
      </w:del>
      <w:ins w:id="909" w:author="Won Do Lee" w:date="2023-01-19T23:32:00Z">
        <w:r w:rsidR="001E7E1F" w:rsidRPr="0039364D">
          <w:t>It allows us to demonstrate</w:t>
        </w:r>
      </w:ins>
      <w:del w:id="910" w:author="Won Do Lee" w:date="2023-01-19T23:32:00Z">
        <w:r w:rsidR="00044418" w:rsidRPr="0039364D" w:rsidDel="001E7E1F">
          <w:delText>and assess</w:delText>
        </w:r>
        <w:r w:rsidR="00823B67" w:rsidRPr="0039364D" w:rsidDel="001E7E1F">
          <w:delText>ed</w:delText>
        </w:r>
      </w:del>
      <w:r w:rsidR="00044418" w:rsidRPr="0039364D">
        <w:t xml:space="preserve"> the </w:t>
      </w:r>
      <w:r w:rsidR="00410D4B" w:rsidRPr="0039364D">
        <w:t xml:space="preserve">distinctive </w:t>
      </w:r>
      <w:r w:rsidR="00044418" w:rsidRPr="0039364D">
        <w:t xml:space="preserve">effects of </w:t>
      </w:r>
      <w:r w:rsidR="004E2CBD" w:rsidRPr="0039364D">
        <w:t>socioeconomic and demographic factors</w:t>
      </w:r>
      <w:r w:rsidR="00410D4B" w:rsidRPr="0039364D">
        <w:t xml:space="preserve"> </w:t>
      </w:r>
      <w:r w:rsidR="00BD1E56" w:rsidRPr="0039364D">
        <w:t xml:space="preserve">between generated </w:t>
      </w:r>
      <w:r w:rsidR="00D01F0A" w:rsidRPr="0039364D">
        <w:t>c</w:t>
      </w:r>
      <w:r w:rsidR="00410D4B" w:rsidRPr="0039364D">
        <w:t xml:space="preserve">lusters. </w:t>
      </w:r>
      <w:r w:rsidR="00421D33" w:rsidRPr="0039364D">
        <w:t xml:space="preserve">Whilst previous literature has </w:t>
      </w:r>
      <w:r w:rsidR="00AB7B95" w:rsidRPr="0039364D">
        <w:t xml:space="preserve">highlighted </w:t>
      </w:r>
      <w:del w:id="911" w:author="Won Do Lee" w:date="2023-01-19T23:33:00Z">
        <w:r w:rsidR="00827F85" w:rsidRPr="0039364D" w:rsidDel="001E7E1F">
          <w:delText>monitoring</w:delText>
        </w:r>
        <w:r w:rsidR="001D4332" w:rsidRPr="0039364D" w:rsidDel="001E7E1F">
          <w:delText xml:space="preserve"> </w:delText>
        </w:r>
        <w:r w:rsidR="00005159" w:rsidRPr="0039364D" w:rsidDel="001E7E1F">
          <w:delText>the</w:delText>
        </w:r>
      </w:del>
      <w:ins w:id="912" w:author="Won Do Lee" w:date="2023-01-19T23:33:00Z">
        <w:r w:rsidR="001E7E1F" w:rsidRPr="0039364D">
          <w:t>examining spatio-temporal mobility patterns</w:t>
        </w:r>
      </w:ins>
      <w:del w:id="913" w:author="Won Do Lee" w:date="2023-01-19T23:33:00Z">
        <w:r w:rsidR="00005159" w:rsidRPr="0039364D" w:rsidDel="001E7E1F">
          <w:delText xml:space="preserve"> </w:delText>
        </w:r>
        <w:r w:rsidR="00E37A45" w:rsidRPr="0039364D" w:rsidDel="001E7E1F">
          <w:delText>change in mobility levels</w:delText>
        </w:r>
      </w:del>
      <w:r w:rsidR="000B7E15" w:rsidRPr="0039364D">
        <w:t xml:space="preserve"> as</w:t>
      </w:r>
      <w:r w:rsidR="00E37A45" w:rsidRPr="0039364D">
        <w:t xml:space="preserve"> </w:t>
      </w:r>
      <w:r w:rsidR="000B7E15" w:rsidRPr="0039364D">
        <w:t>an early observation</w:t>
      </w:r>
      <w:r w:rsidR="001D4332" w:rsidRPr="0039364D">
        <w:t xml:space="preserve"> </w:t>
      </w:r>
      <w:r w:rsidR="00147365" w:rsidRPr="0039364D">
        <w:t>in the pandemic</w:t>
      </w:r>
      <w:r w:rsidR="000654E5" w:rsidRPr="0039364D">
        <w:t>. W</w:t>
      </w:r>
      <w:r w:rsidR="00857624" w:rsidRPr="0039364D">
        <w:t xml:space="preserve">e believe this is the first study </w:t>
      </w:r>
      <w:r w:rsidR="00827F85" w:rsidRPr="0039364D">
        <w:t xml:space="preserve">that </w:t>
      </w:r>
      <w:r w:rsidR="00FC783A" w:rsidRPr="0039364D">
        <w:t xml:space="preserve">seeks to </w:t>
      </w:r>
      <w:r w:rsidR="00D27704" w:rsidRPr="0039364D">
        <w:t>unfold</w:t>
      </w:r>
      <w:r w:rsidR="006A03BB" w:rsidRPr="0039364D">
        <w:t xml:space="preserve"> </w:t>
      </w:r>
      <w:del w:id="914" w:author="Won Do Lee" w:date="2023-01-13T00:12:00Z">
        <w:r w:rsidR="00F4315F" w:rsidRPr="0039364D" w:rsidDel="006A48DE">
          <w:delText>the</w:delText>
        </w:r>
        <w:r w:rsidR="00562230" w:rsidRPr="0039364D" w:rsidDel="006A48DE">
          <w:delText xml:space="preserve"> </w:delText>
        </w:r>
        <w:r w:rsidR="00E7196A" w:rsidRPr="0039364D" w:rsidDel="006A48DE">
          <w:delText xml:space="preserve">evolution </w:delText>
        </w:r>
        <w:r w:rsidR="00F4315F" w:rsidRPr="0039364D" w:rsidDel="006A48DE">
          <w:delText>of</w:delText>
        </w:r>
        <w:r w:rsidR="00562230" w:rsidRPr="0039364D" w:rsidDel="006A48DE">
          <w:delText xml:space="preserve"> </w:delText>
        </w:r>
        <w:r w:rsidR="00E7196A" w:rsidRPr="0039364D" w:rsidDel="006A48DE">
          <w:delText>mobility levels</w:delText>
        </w:r>
      </w:del>
      <w:ins w:id="915" w:author="Won Do Lee" w:date="2023-01-13T00:12:00Z">
        <w:r w:rsidR="006A48DE" w:rsidRPr="0039364D">
          <w:t xml:space="preserve">trajectories of mobility </w:t>
        </w:r>
      </w:ins>
      <w:del w:id="916" w:author="Won Do Lee" w:date="2023-01-17T21:56:00Z">
        <w:r w:rsidR="006A03BB" w:rsidRPr="0039364D" w:rsidDel="000F3486">
          <w:delText xml:space="preserve"> </w:delText>
        </w:r>
      </w:del>
      <w:r w:rsidR="00E96912" w:rsidRPr="0039364D">
        <w:t>i</w:t>
      </w:r>
      <w:r w:rsidR="00231C75" w:rsidRPr="0039364D">
        <w:t>n view of the prolonged pandemic</w:t>
      </w:r>
      <w:r w:rsidR="00E7196A" w:rsidRPr="0039364D">
        <w:t xml:space="preserve">, and </w:t>
      </w:r>
      <w:r w:rsidR="003426BF" w:rsidRPr="0039364D">
        <w:t xml:space="preserve">uncover </w:t>
      </w:r>
      <w:r w:rsidR="00562230" w:rsidRPr="0039364D">
        <w:t xml:space="preserve">its existence explicitly linked to </w:t>
      </w:r>
      <w:del w:id="917" w:author="Won Do Lee" w:date="2023-01-19T23:33:00Z">
        <w:r w:rsidR="00562230" w:rsidRPr="0039364D" w:rsidDel="001E7E1F">
          <w:delText xml:space="preserve">the </w:delText>
        </w:r>
      </w:del>
      <w:r w:rsidR="00562230" w:rsidRPr="0039364D">
        <w:t xml:space="preserve">socioeconomic </w:t>
      </w:r>
      <w:del w:id="918" w:author="Won Do Lee" w:date="2023-01-19T23:34:00Z">
        <w:r w:rsidR="00562230" w:rsidRPr="0039364D" w:rsidDel="001E7E1F">
          <w:delText>and demographic factor</w:delText>
        </w:r>
        <w:r w:rsidR="00E7196A" w:rsidRPr="0039364D" w:rsidDel="001E7E1F">
          <w:delText>s</w:delText>
        </w:r>
      </w:del>
      <w:ins w:id="919" w:author="Won Do Lee" w:date="2023-01-19T23:34:00Z">
        <w:r w:rsidR="001E7E1F" w:rsidRPr="0039364D">
          <w:t>status</w:t>
        </w:r>
      </w:ins>
      <w:r w:rsidR="00E7196A" w:rsidRPr="0039364D">
        <w:t>.</w:t>
      </w:r>
    </w:p>
    <w:p w14:paraId="70CC3297" w14:textId="77777777" w:rsidR="00A85AE4" w:rsidRPr="0039364D" w:rsidRDefault="00A562E3" w:rsidP="00872147">
      <w:pPr>
        <w:spacing w:after="240"/>
      </w:pPr>
      <w:r w:rsidRPr="0039364D">
        <w:t xml:space="preserve">The results </w:t>
      </w:r>
      <w:r w:rsidR="001661F7" w:rsidRPr="0039364D">
        <w:t>confirm</w:t>
      </w:r>
      <w:r w:rsidR="00E82FB0" w:rsidRPr="0039364D">
        <w:t>ed</w:t>
      </w:r>
      <w:r w:rsidRPr="0039364D">
        <w:t xml:space="preserve"> </w:t>
      </w:r>
      <w:del w:id="920" w:author="Won Do Lee" w:date="2023-01-19T23:34:00Z">
        <w:r w:rsidRPr="0039364D" w:rsidDel="001E7E1F">
          <w:delText>the reduction in mobility</w:delText>
        </w:r>
      </w:del>
      <w:ins w:id="921" w:author="Won Do Lee" w:date="2023-01-19T23:34:00Z">
        <w:r w:rsidR="001E7E1F" w:rsidRPr="0039364D">
          <w:t>mobility reductions</w:t>
        </w:r>
      </w:ins>
      <w:r w:rsidRPr="0039364D">
        <w:t xml:space="preserve"> </w:t>
      </w:r>
      <w:r w:rsidR="003466FA" w:rsidRPr="0039364D">
        <w:t>in the early stage of the pandemic</w:t>
      </w:r>
      <w:r w:rsidR="00AB11A5" w:rsidRPr="0039364D">
        <w:t xml:space="preserve">, and the </w:t>
      </w:r>
      <w:r w:rsidRPr="0039364D">
        <w:t xml:space="preserve">continuation of </w:t>
      </w:r>
      <w:r w:rsidR="00DB1233" w:rsidRPr="0039364D">
        <w:t>reduction</w:t>
      </w:r>
      <w:r w:rsidR="00AB11A5" w:rsidRPr="0039364D">
        <w:t>s</w:t>
      </w:r>
      <w:r w:rsidR="00DB1233" w:rsidRPr="0039364D">
        <w:t xml:space="preserve"> following </w:t>
      </w:r>
      <w:r w:rsidR="00AB11A5" w:rsidRPr="0039364D">
        <w:t xml:space="preserve">the national lockdown. </w:t>
      </w:r>
      <w:r w:rsidR="00E32C61" w:rsidRPr="0039364D">
        <w:t>However,</w:t>
      </w:r>
      <w:r w:rsidR="00145561" w:rsidRPr="0039364D">
        <w:t xml:space="preserve"> </w:t>
      </w:r>
      <w:del w:id="922" w:author="Won Do Lee" w:date="2023-01-19T23:34:00Z">
        <w:r w:rsidR="00145561" w:rsidRPr="0039364D" w:rsidDel="001E7E1F">
          <w:delText>when lockdown</w:delText>
        </w:r>
        <w:r w:rsidR="00C11B17" w:rsidRPr="0039364D" w:rsidDel="001E7E1F">
          <w:delText xml:space="preserve"> ha</w:delText>
        </w:r>
        <w:r w:rsidR="00096906" w:rsidRPr="0039364D" w:rsidDel="001E7E1F">
          <w:delText>s</w:delText>
        </w:r>
        <w:r w:rsidR="00145561" w:rsidRPr="0039364D" w:rsidDel="001E7E1F">
          <w:delText xml:space="preserve"> lifted</w:delText>
        </w:r>
        <w:r w:rsidR="003466FA" w:rsidRPr="0039364D" w:rsidDel="001E7E1F">
          <w:delText xml:space="preserve">, </w:delText>
        </w:r>
      </w:del>
      <w:r w:rsidR="00240AAA" w:rsidRPr="0039364D">
        <w:t xml:space="preserve">mobility </w:t>
      </w:r>
      <w:r w:rsidR="00020D24" w:rsidRPr="0039364D">
        <w:t>began to rise</w:t>
      </w:r>
      <w:ins w:id="923" w:author="Won Do Lee" w:date="2023-01-19T23:34:00Z">
        <w:r w:rsidR="001E7E1F" w:rsidRPr="0039364D">
          <w:t xml:space="preserve"> when the lockdown lifted</w:t>
        </w:r>
      </w:ins>
      <w:r w:rsidR="001B28EB" w:rsidRPr="0039364D">
        <w:t xml:space="preserve">. </w:t>
      </w:r>
      <w:r w:rsidR="00365537" w:rsidRPr="0039364D">
        <w:t>P</w:t>
      </w:r>
      <w:r w:rsidR="00F0308B" w:rsidRPr="0039364D">
        <w:t xml:space="preserve">eople </w:t>
      </w:r>
      <w:r w:rsidR="00D112D1" w:rsidRPr="0039364D">
        <w:t xml:space="preserve">start </w:t>
      </w:r>
      <w:r w:rsidR="00096906" w:rsidRPr="0039364D">
        <w:t xml:space="preserve">to </w:t>
      </w:r>
      <w:r w:rsidR="00D112D1" w:rsidRPr="0039364D">
        <w:t>go</w:t>
      </w:r>
      <w:r w:rsidR="00F0308B" w:rsidRPr="0039364D">
        <w:t xml:space="preserve"> back to normal</w:t>
      </w:r>
      <w:r w:rsidR="00D112D1" w:rsidRPr="0039364D">
        <w:t xml:space="preserve"> life </w:t>
      </w:r>
      <w:r w:rsidR="00D112D1" w:rsidRPr="004638D1">
        <w:t>(Sun et al., 2020)</w:t>
      </w:r>
      <w:r w:rsidR="00F0308B" w:rsidRPr="0039364D">
        <w:t>,</w:t>
      </w:r>
      <w:r w:rsidR="000A3250" w:rsidRPr="0039364D">
        <w:t xml:space="preserve"> and</w:t>
      </w:r>
      <w:r w:rsidR="00F0308B" w:rsidRPr="0039364D">
        <w:t xml:space="preserve"> more people will want or need to move more</w:t>
      </w:r>
      <w:r w:rsidR="000A3250" w:rsidRPr="0039364D">
        <w:t xml:space="preserve"> </w:t>
      </w:r>
      <w:r w:rsidR="00964F32" w:rsidRPr="0039364D">
        <w:t xml:space="preserve">with the </w:t>
      </w:r>
      <w:r w:rsidR="00DD4546" w:rsidRPr="0039364D">
        <w:t xml:space="preserve">support </w:t>
      </w:r>
      <w:r w:rsidR="00732770" w:rsidRPr="0039364D">
        <w:t xml:space="preserve">of warmer weather, tiredness of staying at home, </w:t>
      </w:r>
      <w:r w:rsidR="00B9386D" w:rsidRPr="0039364D">
        <w:t xml:space="preserve">and </w:t>
      </w:r>
      <w:r w:rsidR="00277F24" w:rsidRPr="0039364D">
        <w:t>cost-of</w:t>
      </w:r>
      <w:r w:rsidR="00096906" w:rsidRPr="0039364D">
        <w:t>-</w:t>
      </w:r>
      <w:r w:rsidR="00277F24" w:rsidRPr="0039364D">
        <w:t xml:space="preserve">living issues in a pandemic, </w:t>
      </w:r>
      <w:r w:rsidR="00A117BD" w:rsidRPr="0039364D">
        <w:t xml:space="preserve">recognised </w:t>
      </w:r>
      <w:r w:rsidR="00DF48FA" w:rsidRPr="0039364D">
        <w:t xml:space="preserve">as </w:t>
      </w:r>
      <w:r w:rsidR="00DF48FA" w:rsidRPr="0039364D">
        <w:rPr>
          <w:i/>
          <w:iCs/>
        </w:rPr>
        <w:t>Quarantine Fatigue</w:t>
      </w:r>
      <w:r w:rsidR="00B9386D" w:rsidRPr="0039364D">
        <w:t xml:space="preserve"> </w:t>
      </w:r>
      <w:r w:rsidR="00B9386D" w:rsidRPr="004638D1">
        <w:t>(Zhao et al., 2020)</w:t>
      </w:r>
      <w:r w:rsidR="00F0308B" w:rsidRPr="0039364D">
        <w:t xml:space="preserve">. </w:t>
      </w:r>
      <w:r w:rsidR="00F12B74" w:rsidRPr="0039364D">
        <w:t xml:space="preserve">Pan et al. </w:t>
      </w:r>
      <w:r w:rsidR="00F12B74" w:rsidRPr="004638D1">
        <w:t>(2020)</w:t>
      </w:r>
      <w:r w:rsidR="00F12B74" w:rsidRPr="0039364D">
        <w:t xml:space="preserve"> </w:t>
      </w:r>
      <w:r w:rsidR="00A528E2" w:rsidRPr="0039364D">
        <w:t xml:space="preserve">observed that </w:t>
      </w:r>
      <w:r w:rsidR="003B3DD2" w:rsidRPr="0039364D">
        <w:t xml:space="preserve">people tend to </w:t>
      </w:r>
      <w:r w:rsidR="00560D9D" w:rsidRPr="0039364D">
        <w:t>practice less social distancing</w:t>
      </w:r>
      <w:r w:rsidR="006B2A97" w:rsidRPr="0039364D">
        <w:t xml:space="preserve"> </w:t>
      </w:r>
      <w:r w:rsidR="00756D31" w:rsidRPr="0039364D">
        <w:t>immediately when</w:t>
      </w:r>
      <w:ins w:id="924" w:author="Won Do Lee" w:date="2023-01-19T23:35:00Z">
        <w:r w:rsidR="001E7E1F" w:rsidRPr="0039364D">
          <w:t xml:space="preserve"> they</w:t>
        </w:r>
      </w:ins>
      <w:r w:rsidR="00756D31" w:rsidRPr="0039364D">
        <w:t xml:space="preserve"> </w:t>
      </w:r>
      <w:del w:id="925" w:author="Won Do Lee" w:date="2023-01-19T23:34:00Z">
        <w:r w:rsidR="00756D31" w:rsidRPr="0039364D" w:rsidDel="001E7E1F">
          <w:delText xml:space="preserve">they </w:delText>
        </w:r>
      </w:del>
      <w:r w:rsidR="00756D31" w:rsidRPr="0039364D">
        <w:t>indicated</w:t>
      </w:r>
      <w:r w:rsidR="008E36BD" w:rsidRPr="0039364D">
        <w:t xml:space="preserve"> </w:t>
      </w:r>
      <w:r w:rsidR="002813E2" w:rsidRPr="0039364D">
        <w:t>decreasing</w:t>
      </w:r>
      <w:r w:rsidR="003507BE" w:rsidRPr="0039364D">
        <w:t xml:space="preserve"> </w:t>
      </w:r>
      <w:ins w:id="926" w:author="Won Do Lee" w:date="2023-01-19T23:35:00Z">
        <w:r w:rsidR="001E7E1F" w:rsidRPr="0039364D">
          <w:t xml:space="preserve">in </w:t>
        </w:r>
      </w:ins>
      <w:r w:rsidR="0039038E" w:rsidRPr="0039364D">
        <w:t xml:space="preserve">the </w:t>
      </w:r>
      <w:r w:rsidR="005C2CEC" w:rsidRPr="0039364D">
        <w:t>perceived risk</w:t>
      </w:r>
      <w:r w:rsidR="00115C55" w:rsidRPr="0039364D">
        <w:t xml:space="preserve"> </w:t>
      </w:r>
      <w:r w:rsidR="0039038E" w:rsidRPr="0039364D">
        <w:t>of COVID-19</w:t>
      </w:r>
      <w:r w:rsidR="00A13BC4" w:rsidRPr="0039364D">
        <w:t>.</w:t>
      </w:r>
      <w:r w:rsidR="00440F1F" w:rsidRPr="0039364D">
        <w:t xml:space="preserve"> </w:t>
      </w:r>
      <w:r w:rsidR="00F0308B" w:rsidRPr="0039364D">
        <w:t xml:space="preserve">The evidence </w:t>
      </w:r>
      <w:r w:rsidR="00F2534C" w:rsidRPr="0039364D">
        <w:t xml:space="preserve">of </w:t>
      </w:r>
      <w:r w:rsidR="0080182F" w:rsidRPr="0039364D">
        <w:t xml:space="preserve">post-lockdown mobility recovery </w:t>
      </w:r>
      <w:r w:rsidR="00F0308B" w:rsidRPr="0039364D">
        <w:t xml:space="preserve">appeared </w:t>
      </w:r>
      <w:r w:rsidR="003C5772" w:rsidRPr="0039364D">
        <w:t xml:space="preserve">in </w:t>
      </w:r>
      <w:r w:rsidR="00B169DC" w:rsidRPr="0039364D">
        <w:t>line with</w:t>
      </w:r>
      <w:r w:rsidR="003C02F1" w:rsidRPr="0039364D">
        <w:t xml:space="preserve"> </w:t>
      </w:r>
      <w:r w:rsidR="00996398" w:rsidRPr="0039364D">
        <w:t xml:space="preserve">England’s up-to-date </w:t>
      </w:r>
      <w:commentRangeStart w:id="927"/>
      <w:r w:rsidR="00554EB6" w:rsidRPr="0039364D">
        <w:t xml:space="preserve">general reopening of retail shops and public-facing businesses </w:t>
      </w:r>
      <w:r w:rsidR="00425EBE" w:rsidRPr="0039364D">
        <w:t>in the post-lockdown period</w:t>
      </w:r>
      <w:r w:rsidR="00506531" w:rsidRPr="0039364D">
        <w:t xml:space="preserve"> (</w:t>
      </w:r>
      <w:r w:rsidR="00F74914" w:rsidRPr="0039364D">
        <w:t xml:space="preserve">i.e., </w:t>
      </w:r>
      <w:r w:rsidR="00425EBE" w:rsidRPr="0039364D">
        <w:t>15 June 2020</w:t>
      </w:r>
      <w:r w:rsidR="00506531" w:rsidRPr="0039364D">
        <w:t>)</w:t>
      </w:r>
      <w:r w:rsidR="00554EB6" w:rsidRPr="0039364D">
        <w:t xml:space="preserve">. </w:t>
      </w:r>
      <w:commentRangeEnd w:id="927"/>
      <w:r w:rsidR="00554EB6" w:rsidRPr="0039364D">
        <w:rPr>
          <w:rStyle w:val="CommentReference"/>
        </w:rPr>
        <w:commentReference w:id="927"/>
      </w:r>
      <w:r w:rsidR="00440F1F" w:rsidRPr="0039364D">
        <w:t xml:space="preserve"> </w:t>
      </w:r>
    </w:p>
    <w:p w14:paraId="64BDCD15" w14:textId="77777777" w:rsidR="00985B4F" w:rsidRPr="0039364D" w:rsidRDefault="00A06BF5" w:rsidP="00872147">
      <w:r w:rsidRPr="0039364D">
        <w:t>W</w:t>
      </w:r>
      <w:r w:rsidR="00A85AE4" w:rsidRPr="0039364D">
        <w:t xml:space="preserve">e </w:t>
      </w:r>
      <w:r w:rsidRPr="0039364D">
        <w:t xml:space="preserve">also </w:t>
      </w:r>
      <w:r w:rsidR="00A85AE4" w:rsidRPr="0039364D">
        <w:t xml:space="preserve">indicated the </w:t>
      </w:r>
      <w:r w:rsidR="009D57F3" w:rsidRPr="0039364D">
        <w:t xml:space="preserve">voluntary </w:t>
      </w:r>
      <w:r w:rsidR="00741558" w:rsidRPr="0039364D">
        <w:t>mobility reduction</w:t>
      </w:r>
      <w:r w:rsidR="009D57F3" w:rsidRPr="0039364D">
        <w:t xml:space="preserve"> </w:t>
      </w:r>
      <w:r w:rsidR="00A85AE4" w:rsidRPr="0039364D">
        <w:t>before government-mandated lockdowns</w:t>
      </w:r>
      <w:r w:rsidR="00311873" w:rsidRPr="0039364D">
        <w:t xml:space="preserve">. </w:t>
      </w:r>
      <w:r w:rsidR="00B21D8B" w:rsidRPr="004638D1">
        <w:t>Xiong</w:t>
      </w:r>
      <w:r w:rsidR="00C415F7" w:rsidRPr="004638D1">
        <w:t xml:space="preserve"> </w:t>
      </w:r>
      <w:r w:rsidR="00B21D8B" w:rsidRPr="004638D1">
        <w:t>et al. (2020) suggested that people might be acting more actively when they perceived the threat to COVID-19, such as the rise of daily new COVID-19 cases and deaths where they are living.</w:t>
      </w:r>
      <w:r w:rsidR="00803041" w:rsidRPr="004638D1">
        <w:t xml:space="preserve"> </w:t>
      </w:r>
      <w:r w:rsidR="00803041" w:rsidRPr="0039364D">
        <w:t xml:space="preserve">As a result, </w:t>
      </w:r>
      <w:r w:rsidR="004063AC" w:rsidRPr="0039364D">
        <w:rPr>
          <w:i/>
          <w:iCs/>
        </w:rPr>
        <w:t>Sp</w:t>
      </w:r>
      <w:r w:rsidR="00A85AE4" w:rsidRPr="0039364D">
        <w:rPr>
          <w:i/>
          <w:iCs/>
        </w:rPr>
        <w:t xml:space="preserve">ontaneous mobility reduction </w:t>
      </w:r>
      <w:r w:rsidR="007C0BC0" w:rsidRPr="0039364D">
        <w:t>is quantified</w:t>
      </w:r>
      <w:r w:rsidR="00B35425" w:rsidRPr="0039364D">
        <w:t xml:space="preserve"> </w:t>
      </w:r>
      <w:r w:rsidR="00A85AE4" w:rsidRPr="0039364D">
        <w:t xml:space="preserve">before </w:t>
      </w:r>
      <w:r w:rsidR="004063AC" w:rsidRPr="0039364D">
        <w:t>lockdown measures</w:t>
      </w:r>
      <w:r w:rsidR="00A85AE4" w:rsidRPr="0039364D">
        <w:t xml:space="preserve"> </w:t>
      </w:r>
      <w:r w:rsidR="0007313A" w:rsidRPr="0039364D">
        <w:t>have been introduced</w:t>
      </w:r>
      <w:r w:rsidR="00FD7D92" w:rsidRPr="0039364D">
        <w:t xml:space="preserve"> to </w:t>
      </w:r>
      <w:r w:rsidR="00A85AE4" w:rsidRPr="0039364D">
        <w:t>suppres</w:t>
      </w:r>
      <w:r w:rsidR="00FD7D92" w:rsidRPr="0039364D">
        <w:t>s</w:t>
      </w:r>
      <w:r w:rsidR="00A85AE4" w:rsidRPr="0039364D">
        <w:t xml:space="preserve"> the mobility. </w:t>
      </w:r>
      <w:r w:rsidR="00AA4365" w:rsidRPr="0039364D">
        <w:t xml:space="preserve">People start to practice voluntary social distancing, in terms of self-regulation in the early stage of the pandemic </w:t>
      </w:r>
      <w:r w:rsidR="00AA4365" w:rsidRPr="004638D1">
        <w:t>(Khataee et al., 2021)</w:t>
      </w:r>
      <w:r w:rsidR="00AA4365" w:rsidRPr="0039364D">
        <w:t xml:space="preserve"> depending on their ability to isolate and risk aversion on mobility</w:t>
      </w:r>
      <w:r w:rsidR="00C03356" w:rsidRPr="0039364D">
        <w:t xml:space="preserve">. </w:t>
      </w:r>
      <w:r w:rsidR="0003462F" w:rsidRPr="0039364D">
        <w:t>In overview</w:t>
      </w:r>
      <w:r w:rsidR="0020236C" w:rsidRPr="0039364D">
        <w:t>,</w:t>
      </w:r>
      <w:r w:rsidR="006736DB" w:rsidRPr="0039364D">
        <w:t xml:space="preserve"> </w:t>
      </w:r>
      <w:r w:rsidR="00EC43EB" w:rsidRPr="0039364D">
        <w:t>l</w:t>
      </w:r>
      <w:r w:rsidR="00440F1F" w:rsidRPr="0039364D">
        <w:t xml:space="preserve">ockdown measures were effective for restricting people’s everyday mobility, but only in </w:t>
      </w:r>
      <w:r w:rsidR="002E2082" w:rsidRPr="0039364D">
        <w:t>the</w:t>
      </w:r>
      <w:r w:rsidR="00440F1F" w:rsidRPr="0039364D">
        <w:t xml:space="preserve"> short term </w:t>
      </w:r>
      <w:r w:rsidR="00440F1F" w:rsidRPr="004638D1">
        <w:t>(J. Kim &amp; Kwan, 2021)</w:t>
      </w:r>
      <w:r w:rsidR="00E161F0" w:rsidRPr="0039364D">
        <w:t xml:space="preserve">. </w:t>
      </w:r>
      <w:r w:rsidR="00FC4112" w:rsidRPr="0039364D">
        <w:t xml:space="preserve">It is, however, </w:t>
      </w:r>
      <w:r w:rsidR="00F672FD" w:rsidRPr="0039364D">
        <w:t xml:space="preserve">a </w:t>
      </w:r>
      <w:r w:rsidR="009F1B55" w:rsidRPr="0039364D">
        <w:rPr>
          <w:i/>
          <w:iCs/>
        </w:rPr>
        <w:t>nuclear option</w:t>
      </w:r>
      <w:r w:rsidR="009F1B55" w:rsidRPr="0039364D">
        <w:t xml:space="preserve"> </w:t>
      </w:r>
      <w:r w:rsidR="00F672FD" w:rsidRPr="0039364D">
        <w:t xml:space="preserve">that </w:t>
      </w:r>
      <w:r w:rsidR="0009770F" w:rsidRPr="0039364D">
        <w:t xml:space="preserve">is </w:t>
      </w:r>
      <w:r w:rsidR="00440F1F" w:rsidRPr="0039364D">
        <w:t>“caus</w:t>
      </w:r>
      <w:r w:rsidR="00D84CDE" w:rsidRPr="0039364D">
        <w:t>i</w:t>
      </w:r>
      <w:r w:rsidR="00440F1F" w:rsidRPr="0039364D">
        <w:t xml:space="preserve">ng substantial collateral damages to society, the economy, trade and human rights” </w:t>
      </w:r>
      <w:r w:rsidR="00440F1F" w:rsidRPr="004638D1">
        <w:t>(Haug et al., 2020, p. 1309)</w:t>
      </w:r>
      <w:r w:rsidR="00440F1F" w:rsidRPr="0039364D">
        <w:t>.</w:t>
      </w:r>
      <w:r w:rsidR="00C7208F" w:rsidRPr="0039364D">
        <w:t xml:space="preserve"> </w:t>
      </w:r>
      <w:r w:rsidR="00277ADF" w:rsidRPr="0039364D">
        <w:t>Although</w:t>
      </w:r>
      <w:r w:rsidR="0007313A" w:rsidRPr="0039364D">
        <w:t xml:space="preserve"> </w:t>
      </w:r>
      <w:r w:rsidR="003418D1" w:rsidRPr="0039364D">
        <w:t>the risk of</w:t>
      </w:r>
      <w:r w:rsidR="00FF01E3" w:rsidRPr="0039364D">
        <w:t xml:space="preserve"> </w:t>
      </w:r>
      <w:r w:rsidR="00BF0DBF" w:rsidRPr="0039364D">
        <w:t xml:space="preserve">new and more transmissible variant </w:t>
      </w:r>
      <w:r w:rsidR="005D6263" w:rsidRPr="0039364D">
        <w:t xml:space="preserve">of </w:t>
      </w:r>
      <w:r w:rsidR="0009770F" w:rsidRPr="0039364D">
        <w:t xml:space="preserve">the </w:t>
      </w:r>
      <w:r w:rsidR="005D6263" w:rsidRPr="0039364D">
        <w:t xml:space="preserve">virus </w:t>
      </w:r>
      <w:r w:rsidR="00107E76" w:rsidRPr="0039364D">
        <w:t xml:space="preserve">and </w:t>
      </w:r>
      <w:r w:rsidR="001D52B1" w:rsidRPr="0039364D">
        <w:t xml:space="preserve">the </w:t>
      </w:r>
      <w:r w:rsidR="00107E76" w:rsidRPr="0039364D">
        <w:t xml:space="preserve">threat </w:t>
      </w:r>
      <w:r w:rsidR="001D52B1" w:rsidRPr="0039364D">
        <w:t>of</w:t>
      </w:r>
      <w:r w:rsidR="005165A9" w:rsidRPr="0039364D">
        <w:t xml:space="preserve"> second wave</w:t>
      </w:r>
      <w:r w:rsidR="002B2DC0" w:rsidRPr="0039364D">
        <w:t>s</w:t>
      </w:r>
      <w:r w:rsidR="001C5029" w:rsidRPr="0039364D">
        <w:t xml:space="preserve">, people's mobility levels soon recovered </w:t>
      </w:r>
      <w:r w:rsidR="00B961A5" w:rsidRPr="0039364D">
        <w:t xml:space="preserve">throughout </w:t>
      </w:r>
      <w:r w:rsidR="00E359CD" w:rsidRPr="0039364D">
        <w:t>lockdown</w:t>
      </w:r>
      <w:r w:rsidR="001B48EC" w:rsidRPr="0039364D">
        <w:t xml:space="preserve"> b</w:t>
      </w:r>
      <w:r w:rsidR="0009770F" w:rsidRPr="0039364D">
        <w:t xml:space="preserve">y </w:t>
      </w:r>
      <w:r w:rsidR="001F5D2B" w:rsidRPr="0039364D">
        <w:t xml:space="preserve">considering </w:t>
      </w:r>
      <w:r w:rsidR="00DD08D5" w:rsidRPr="0039364D">
        <w:t>people willing</w:t>
      </w:r>
      <w:r w:rsidR="00BD08F3" w:rsidRPr="0039364D">
        <w:t xml:space="preserve"> to socialise again</w:t>
      </w:r>
      <w:r w:rsidR="0007313A" w:rsidRPr="0039364D">
        <w:t xml:space="preserve"> </w:t>
      </w:r>
      <w:r w:rsidR="00BD08F3" w:rsidRPr="0039364D">
        <w:t>and return to normality</w:t>
      </w:r>
      <w:r w:rsidR="00DD08D5" w:rsidRPr="0039364D">
        <w:t>.</w:t>
      </w:r>
      <w:r w:rsidR="00BD08F3" w:rsidRPr="0039364D">
        <w:t xml:space="preserve"> </w:t>
      </w:r>
      <w:r w:rsidR="00DE78FE" w:rsidRPr="0039364D">
        <w:t>I</w:t>
      </w:r>
      <w:r w:rsidR="00B05D7C" w:rsidRPr="0039364D">
        <w:t xml:space="preserve">t is plausible </w:t>
      </w:r>
      <w:r w:rsidR="000D4818" w:rsidRPr="0039364D">
        <w:t>t</w:t>
      </w:r>
      <w:r w:rsidR="000C710F" w:rsidRPr="0039364D">
        <w:t>hat the limited effectiveness of lockdown measures</w:t>
      </w:r>
      <w:r w:rsidR="00DE78FE" w:rsidRPr="0039364D">
        <w:t>, even though travel restrictions and interventions to protect lives and communities under the lockdown</w:t>
      </w:r>
      <w:r w:rsidR="00CA309E" w:rsidRPr="0039364D">
        <w:t>.</w:t>
      </w:r>
      <w:r w:rsidR="002D6B1E" w:rsidRPr="0039364D">
        <w:t xml:space="preserve"> </w:t>
      </w:r>
      <w:r w:rsidR="00A30149" w:rsidRPr="0039364D">
        <w:t xml:space="preserve">It </w:t>
      </w:r>
      <w:r w:rsidR="000C710F" w:rsidRPr="0039364D">
        <w:t>is</w:t>
      </w:r>
      <w:r w:rsidR="00B05D7C" w:rsidRPr="0039364D">
        <w:t xml:space="preserve"> not </w:t>
      </w:r>
      <w:r w:rsidR="00A338B4" w:rsidRPr="0039364D">
        <w:t>a failure of policy</w:t>
      </w:r>
      <w:r w:rsidR="000C710F" w:rsidRPr="0039364D">
        <w:t xml:space="preserve"> </w:t>
      </w:r>
      <w:r w:rsidR="00DB4DE9" w:rsidRPr="0039364D">
        <w:t>but</w:t>
      </w:r>
      <w:r w:rsidR="00A338B4" w:rsidRPr="0039364D">
        <w:t xml:space="preserve"> too late </w:t>
      </w:r>
      <w:r w:rsidR="00966B90" w:rsidRPr="0039364D">
        <w:t xml:space="preserve">to </w:t>
      </w:r>
      <w:r w:rsidR="00CF5A9D" w:rsidRPr="0039364D">
        <w:t>contain the epidemic</w:t>
      </w:r>
      <w:r w:rsidR="003A61E6" w:rsidRPr="0039364D">
        <w:t xml:space="preserve">. </w:t>
      </w:r>
      <w:r w:rsidR="00803955" w:rsidRPr="0039364D">
        <w:t>P</w:t>
      </w:r>
      <w:r w:rsidR="00CF5A9D" w:rsidRPr="0039364D">
        <w:t xml:space="preserve">eople </w:t>
      </w:r>
      <w:r w:rsidR="006A62C9" w:rsidRPr="0039364D">
        <w:t xml:space="preserve">forecasted </w:t>
      </w:r>
      <w:r w:rsidR="00CF5A9D" w:rsidRPr="0039364D">
        <w:t xml:space="preserve">the </w:t>
      </w:r>
      <w:r w:rsidR="00CA309E" w:rsidRPr="0039364D">
        <w:t xml:space="preserve">ongoing </w:t>
      </w:r>
      <w:r w:rsidR="009E0B71" w:rsidRPr="0039364D">
        <w:t xml:space="preserve">and future </w:t>
      </w:r>
      <w:r w:rsidR="00CA309E" w:rsidRPr="0039364D">
        <w:t>situations</w:t>
      </w:r>
      <w:r w:rsidR="005F7890" w:rsidRPr="0039364D">
        <w:t xml:space="preserve"> </w:t>
      </w:r>
      <w:r w:rsidR="00321677" w:rsidRPr="0039364D">
        <w:t>cautiously</w:t>
      </w:r>
      <w:r w:rsidR="00CA309E" w:rsidRPr="0039364D">
        <w:t xml:space="preserve"> </w:t>
      </w:r>
      <w:r w:rsidR="00294F37" w:rsidRPr="0039364D">
        <w:t>in the wake of COVID-</w:t>
      </w:r>
      <w:r w:rsidR="005C4D23" w:rsidRPr="0039364D">
        <w:t xml:space="preserve">19 </w:t>
      </w:r>
      <w:r w:rsidR="005C4D23" w:rsidRPr="0039364D">
        <w:lastRenderedPageBreak/>
        <w:t>before</w:t>
      </w:r>
      <w:r w:rsidR="006A62C9" w:rsidRPr="0039364D">
        <w:t xml:space="preserve"> </w:t>
      </w:r>
      <w:r w:rsidR="00C72940" w:rsidRPr="0039364D">
        <w:t xml:space="preserve">social distancing policies </w:t>
      </w:r>
      <w:r w:rsidR="00147119" w:rsidRPr="0039364D">
        <w:t xml:space="preserve">were </w:t>
      </w:r>
      <w:r w:rsidR="00C72940" w:rsidRPr="0039364D">
        <w:t>widely implemented</w:t>
      </w:r>
      <w:r w:rsidR="009C4010" w:rsidRPr="0039364D">
        <w:t xml:space="preserve">. </w:t>
      </w:r>
      <w:r w:rsidR="00484CD4" w:rsidRPr="0039364D">
        <w:t xml:space="preserve">It might </w:t>
      </w:r>
      <w:r w:rsidR="001A4682" w:rsidRPr="0039364D">
        <w:t xml:space="preserve">be making </w:t>
      </w:r>
      <w:r w:rsidR="00AC0E7A" w:rsidRPr="0039364D">
        <w:t>them</w:t>
      </w:r>
      <w:r w:rsidR="00484CD4" w:rsidRPr="0039364D">
        <w:t xml:space="preserve"> regulate </w:t>
      </w:r>
      <w:r w:rsidR="001A4682" w:rsidRPr="0039364D">
        <w:t xml:space="preserve">their </w:t>
      </w:r>
      <w:r w:rsidR="00CF5A9D" w:rsidRPr="0039364D">
        <w:t xml:space="preserve">social contacts and </w:t>
      </w:r>
      <w:r w:rsidR="003F1787" w:rsidRPr="0039364D">
        <w:t xml:space="preserve">practice </w:t>
      </w:r>
      <w:r w:rsidR="0045566E" w:rsidRPr="0039364D">
        <w:t xml:space="preserve">voluntary social distancing, which accounts for </w:t>
      </w:r>
      <w:r w:rsidR="003F1787" w:rsidRPr="0039364D">
        <w:t>voluntary mobility reduction before the lockdown.</w:t>
      </w:r>
    </w:p>
    <w:p w14:paraId="7DD691DD" w14:textId="77777777" w:rsidR="000C4274" w:rsidRPr="0039364D" w:rsidRDefault="000C4274" w:rsidP="00872147"/>
    <w:p w14:paraId="2BA6C6B2" w14:textId="77777777" w:rsidR="00E15888" w:rsidRPr="0039364D" w:rsidRDefault="00E15888" w:rsidP="00872147">
      <w:pPr>
        <w:pStyle w:val="Heading1"/>
      </w:pPr>
      <w:r w:rsidRPr="0039364D">
        <w:t>Conclusion</w:t>
      </w:r>
      <w:r w:rsidR="003222B0" w:rsidRPr="0039364D">
        <w:t>s</w:t>
      </w:r>
    </w:p>
    <w:p w14:paraId="3821546F" w14:textId="77777777"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del w:id="928" w:author="Won Do Lee" w:date="2023-01-13T00:22:00Z">
        <w:r w:rsidR="00A277AD" w:rsidRPr="0039364D" w:rsidDel="00FC3526">
          <w:delText xml:space="preserve">reductions </w:delText>
        </w:r>
      </w:del>
      <w:ins w:id="929" w:author="Won Do Lee" w:date="2023-01-13T00:22:00Z">
        <w:r w:rsidR="00FC3526" w:rsidRPr="0039364D">
          <w:t xml:space="preserve">change </w:t>
        </w:r>
      </w:ins>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del w:id="930" w:author="Won Do Lee" w:date="2023-01-13T00:13:00Z">
        <w:r w:rsidR="001463CB" w:rsidRPr="0039364D" w:rsidDel="006A48DE">
          <w:delText>the</w:delText>
        </w:r>
        <w:r w:rsidR="00A277AD" w:rsidRPr="0039364D" w:rsidDel="006A48DE">
          <w:delText xml:space="preserve"> evolution of mobility </w:delText>
        </w:r>
        <w:r w:rsidR="00772CDC" w:rsidRPr="0039364D" w:rsidDel="006A48DE">
          <w:delText>levels</w:delText>
        </w:r>
      </w:del>
      <w:ins w:id="931" w:author="Won Do Lee" w:date="2023-01-13T00:13:00Z">
        <w:r w:rsidR="006A48DE" w:rsidRPr="0039364D">
          <w:t>trajectories of mobility</w:t>
        </w:r>
      </w:ins>
      <w:ins w:id="932" w:author="Won Do Lee" w:date="2023-01-13T00:14:00Z">
        <w:r w:rsidR="006A48DE" w:rsidRPr="0039364D">
          <w:t xml:space="preserve"> </w:t>
        </w:r>
      </w:ins>
      <w:del w:id="933" w:author="Won Do Lee" w:date="2023-01-13T00:14:00Z">
        <w:r w:rsidR="009A0AA3" w:rsidRPr="0039364D" w:rsidDel="006A48DE">
          <w:delText xml:space="preserve">. It is </w:delText>
        </w:r>
      </w:del>
      <w:del w:id="934" w:author="Won Do Lee" w:date="2023-01-13T00:13:00Z">
        <w:r w:rsidR="005B3324" w:rsidRPr="0039364D" w:rsidDel="006A48DE">
          <w:delText>explicitly linked to</w:delText>
        </w:r>
      </w:del>
      <w:ins w:id="935"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936" w:author="Won Do Lee" w:date="2023-01-17T21:57:00Z">
        <w:r w:rsidR="000F3486" w:rsidRPr="0039364D">
          <w:t xml:space="preserve">employing longitudinal </w:t>
        </w:r>
        <w:del w:id="937" w:author="Won Do Lee" w:date="2023-07-13T13:08:00Z">
          <w:r w:rsidR="000F3486" w:rsidRPr="0039364D" w:rsidDel="00862E73">
            <w:delText>perspective  to</w:delText>
          </w:r>
        </w:del>
      </w:ins>
      <w:ins w:id="938" w:author="Won Do Lee" w:date="2023-07-13T13:08:00Z">
        <w:r w:rsidR="00862E73" w:rsidRPr="0039364D">
          <w:t>perspective to</w:t>
        </w:r>
      </w:ins>
      <w:ins w:id="939" w:author="Won Do Lee" w:date="2023-01-17T21:57:00Z">
        <w:r w:rsidR="000F3486" w:rsidRPr="0039364D">
          <w:t xml:space="preserve"> explore </w:t>
        </w:r>
      </w:ins>
      <w:del w:id="940" w:author="Won Do Lee" w:date="2023-01-17T21:57:00Z">
        <w:r w:rsidR="00322A3A" w:rsidRPr="0039364D" w:rsidDel="000F3486">
          <w:delText>the monitoring of</w:delText>
        </w:r>
      </w:del>
      <w:ins w:id="941" w:author="Won Do Lee" w:date="2023-01-17T21:57:00Z">
        <w:r w:rsidR="000F3486" w:rsidRPr="0039364D">
          <w:t xml:space="preserve">changes in mobility by </w:t>
        </w:r>
      </w:ins>
      <w:del w:id="942" w:author="Won Do Lee" w:date="2023-01-17T21:57:00Z">
        <w:r w:rsidR="00322A3A" w:rsidRPr="0039364D" w:rsidDel="000F3486">
          <w:delText xml:space="preserve"> </w:delText>
        </w:r>
        <w:r w:rsidR="00D83D16" w:rsidRPr="0039364D" w:rsidDel="000F3486">
          <w:delText xml:space="preserve">mobility </w:delText>
        </w:r>
        <w:r w:rsidR="00C618E8" w:rsidRPr="0039364D" w:rsidDel="000F3486">
          <w:delText xml:space="preserve">levels </w:delText>
        </w:r>
        <w:r w:rsidR="00D83D16" w:rsidRPr="0039364D" w:rsidDel="000F3486">
          <w:delText>chan</w:delText>
        </w:r>
        <w:r w:rsidR="00D905BF" w:rsidRPr="0039364D" w:rsidDel="000F3486">
          <w:delText xml:space="preserve">ges </w:delText>
        </w:r>
      </w:del>
      <w:r w:rsidR="00D905BF" w:rsidRPr="0039364D">
        <w:t xml:space="preserve">using </w:t>
      </w:r>
      <w:r w:rsidR="00322A3A" w:rsidRPr="0039364D">
        <w:t xml:space="preserve">mobile phone data </w:t>
      </w:r>
      <w:r w:rsidR="00D905BF" w:rsidRPr="0039364D">
        <w:t xml:space="preserve">spanning seven months. </w:t>
      </w:r>
      <w:ins w:id="943" w:author="Won Do Lee" w:date="2023-01-17T21:57:00Z">
        <w:r w:rsidR="000F3486" w:rsidRPr="0039364D">
          <w:t>And then,</w:t>
        </w:r>
      </w:ins>
      <w:ins w:id="944"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del w:id="945" w:author="Won Do Lee" w:date="2023-01-13T00:23:00Z">
        <w:r w:rsidR="00115CBD" w:rsidRPr="0039364D" w:rsidDel="00FC3526">
          <w:delText>reduction</w:delText>
        </w:r>
        <w:r w:rsidR="00A17A6E" w:rsidRPr="0039364D" w:rsidDel="00FC3526">
          <w:delText xml:space="preserve"> </w:delText>
        </w:r>
      </w:del>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5BBD877A" w:rsidR="003666FA" w:rsidRPr="0039364D" w:rsidRDefault="00377348" w:rsidP="00872147">
      <w:pPr>
        <w:spacing w:after="240"/>
      </w:pPr>
      <w:r w:rsidRPr="0039364D">
        <w:t>First,</w:t>
      </w:r>
      <w:r w:rsidR="00FD7033" w:rsidRPr="0039364D">
        <w:t xml:space="preserve"> </w:t>
      </w:r>
      <w:del w:id="946" w:author="Won Do Lee" w:date="2023-01-13T00:23:00Z">
        <w:r w:rsidR="00F45915" w:rsidRPr="0039364D" w:rsidDel="00FC3526">
          <w:delText xml:space="preserve">monitoring </w:delText>
        </w:r>
        <w:r w:rsidR="00B6367D" w:rsidRPr="0039364D" w:rsidDel="00FC3526">
          <w:delText xml:space="preserve">how </w:delText>
        </w:r>
      </w:del>
      <w:r w:rsidR="00B6367D" w:rsidRPr="0039364D">
        <w:t>people’</w:t>
      </w:r>
      <w:r w:rsidR="00152816" w:rsidRPr="0039364D">
        <w:t>s everyday mobility has</w:t>
      </w:r>
      <w:r w:rsidR="00AB3005" w:rsidRPr="0039364D">
        <w:t xml:space="preserve"> </w:t>
      </w:r>
      <w:ins w:id="947" w:author="Won Do Lee" w:date="2023-01-13T00:23:00Z">
        <w:r w:rsidR="00FC3526" w:rsidRPr="0039364D">
          <w:t xml:space="preserve">been </w:t>
        </w:r>
      </w:ins>
      <w:r w:rsidR="000408E3" w:rsidRPr="0039364D">
        <w:t>changed</w:t>
      </w:r>
      <w:ins w:id="948" w:author="Won Do Lee" w:date="2023-01-13T00:23:00Z">
        <w:r w:rsidR="00FC3526" w:rsidRPr="0039364D">
          <w:t xml:space="preserve">, </w:t>
        </w:r>
      </w:ins>
      <w:del w:id="949" w:author="Won Do Lee" w:date="2023-01-13T00:23:00Z">
        <w:r w:rsidR="000408E3" w:rsidRPr="0039364D" w:rsidDel="00FC3526">
          <w:delText xml:space="preserve"> </w:delText>
        </w:r>
      </w:del>
      <w:ins w:id="950" w:author="Won Do Lee" w:date="2023-01-13T00:23:00Z">
        <w:r w:rsidR="00FC3526" w:rsidRPr="0039364D">
          <w:t xml:space="preserve">and it </w:t>
        </w:r>
      </w:ins>
      <w:del w:id="951" w:author="Won Do Lee" w:date="2023-01-13T00:23:00Z">
        <w:r w:rsidR="00DB7238" w:rsidRPr="0039364D" w:rsidDel="00FC3526">
          <w:delText xml:space="preserve">can </w:delText>
        </w:r>
      </w:del>
      <w:ins w:id="952" w:author="Won Do Lee" w:date="2023-01-13T00:23:00Z">
        <w:r w:rsidR="00FC3526" w:rsidRPr="0039364D">
          <w:t xml:space="preserve">could be the clear </w:t>
        </w:r>
      </w:ins>
      <w:ins w:id="953" w:author="Won Do Lee" w:date="2023-01-13T00:24:00Z">
        <w:r w:rsidR="00FC3526" w:rsidRPr="0039364D">
          <w:t xml:space="preserve">evidence </w:t>
        </w:r>
      </w:ins>
      <w:del w:id="954" w:author="Won Do Lee" w:date="2023-01-13T00:23:00Z">
        <w:r w:rsidR="00DB7238" w:rsidRPr="0039364D" w:rsidDel="00FC3526">
          <w:delText>be established as</w:delText>
        </w:r>
      </w:del>
      <w:del w:id="955" w:author="Won Do Lee" w:date="2023-01-13T00:24:00Z">
        <w:r w:rsidR="00DB7238" w:rsidRPr="0039364D" w:rsidDel="00FC3526">
          <w:delText xml:space="preserve"> the best measure </w:delText>
        </w:r>
      </w:del>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del w:id="956" w:author="Won Do Lee" w:date="2023-01-13T00:24:00Z">
        <w:r w:rsidR="0062663A" w:rsidRPr="0039364D" w:rsidDel="00FC3526">
          <w:delText>Lockdown easing</w:delText>
        </w:r>
      </w:del>
      <w:ins w:id="957"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958" w:author="Won Do Lee" w:date="2023-01-13T00:14:00Z">
        <w:del w:id="959" w:author="Won Do Lee [2]" w:date="2023-08-01T16:13:00Z">
          <w:r w:rsidR="006A48DE" w:rsidRPr="0039364D" w:rsidDel="00F40764">
            <w:delText>Group</w:delText>
          </w:r>
        </w:del>
      </w:ins>
      <w:ins w:id="960" w:author="Won Do Lee [2]" w:date="2023-08-01T16:13:00Z">
        <w:r w:rsidR="00F40764">
          <w:t xml:space="preserve">Spatial </w:t>
        </w:r>
      </w:ins>
      <w:ins w:id="961" w:author="Won Do Lee" w:date="2023-01-13T00:14:00Z">
        <w:del w:id="962" w:author="Won Do Lee [2]" w:date="2023-08-01T16:16:00Z">
          <w:r w:rsidR="006A48DE" w:rsidRPr="0039364D" w:rsidDel="00182B74">
            <w:delText xml:space="preserve"> </w:delText>
          </w:r>
        </w:del>
        <w:r w:rsidR="006A48DE" w:rsidRPr="0039364D">
          <w:t xml:space="preserve">heterogeneity </w:t>
        </w:r>
      </w:ins>
      <w:ins w:id="963" w:author="Won Do Lee [2]" w:date="2023-08-01T16:16:00Z">
        <w:r w:rsidR="00182B74">
          <w:t>in</w:t>
        </w:r>
      </w:ins>
      <w:ins w:id="964" w:author="Won Do Lee [2]" w:date="2023-08-01T16:14:00Z">
        <w:r w:rsidR="00F40764">
          <w:t xml:space="preserve"> clusters relating to</w:t>
        </w:r>
      </w:ins>
      <w:ins w:id="965" w:author="Won Do Lee" w:date="2023-01-13T00:14:00Z">
        <w:del w:id="966" w:author="Won Do Lee [2]" w:date="2023-08-01T16:14:00Z">
          <w:r w:rsidR="006A48DE" w:rsidRPr="0039364D" w:rsidDel="00F40764">
            <w:delText>in</w:delText>
          </w:r>
        </w:del>
        <w:r w:rsidR="006A48DE" w:rsidRPr="0039364D">
          <w:t xml:space="preserve"> </w:t>
        </w:r>
      </w:ins>
      <w:del w:id="967" w:author="Won Do Lee" w:date="2023-01-13T00:14:00Z">
        <w:r w:rsidR="00987FE0" w:rsidRPr="0039364D" w:rsidDel="006A48DE">
          <w:delText xml:space="preserve">Heterogeneous </w:delText>
        </w:r>
        <w:r w:rsidR="001A0222" w:rsidRPr="0039364D" w:rsidDel="006A48DE">
          <w:delText>evolution of change in mobility levels</w:delText>
        </w:r>
      </w:del>
      <w:ins w:id="968" w:author="Won Do Lee" w:date="2023-01-13T00:14:00Z">
        <w:r w:rsidR="006A48DE" w:rsidRPr="0039364D">
          <w:t>trajectories of mobility change</w:t>
        </w:r>
      </w:ins>
      <w:r w:rsidR="001A0222" w:rsidRPr="0039364D">
        <w:t xml:space="preserve"> </w:t>
      </w:r>
      <w:r w:rsidR="00FD1576" w:rsidRPr="0039364D">
        <w:t>w</w:t>
      </w:r>
      <w:r w:rsidR="001A0222" w:rsidRPr="0039364D">
        <w:t>as</w:t>
      </w:r>
      <w:r w:rsidR="00FD1576" w:rsidRPr="0039364D">
        <w:t xml:space="preserve"> </w:t>
      </w:r>
      <w:del w:id="969" w:author="Won Do Lee [2]" w:date="2023-08-01T16:16:00Z">
        <w:r w:rsidR="00987FE0" w:rsidRPr="0039364D" w:rsidDel="00182B74">
          <w:delText xml:space="preserve">exhibited </w:delText>
        </w:r>
      </w:del>
      <w:ins w:id="970" w:author="Won Do Lee [2]" w:date="2023-08-01T16:16:00Z">
        <w:r w:rsidR="00182B74">
          <w:t>e</w:t>
        </w:r>
      </w:ins>
      <w:ins w:id="971" w:author="Won Do Lee [2]" w:date="2023-08-01T16:17:00Z">
        <w:r w:rsidR="00182B74">
          <w:t>v</w:t>
        </w:r>
      </w:ins>
      <w:ins w:id="972" w:author="Won Do Lee [2]"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del w:id="973" w:author="Won Do Lee [2]" w:date="2023-08-01T16:17:00Z">
        <w:r w:rsidR="008B428D" w:rsidRPr="0039364D" w:rsidDel="00182B74">
          <w:delText xml:space="preserve">revealed </w:delText>
        </w:r>
      </w:del>
      <w:r w:rsidR="004D7E09">
        <w:t xml:space="preserve">revealed </w:t>
      </w:r>
      <w:r w:rsidR="008B428D" w:rsidRPr="0039364D">
        <w:t xml:space="preserve">differences in the recovery of mobility levels during the lockdown between </w:t>
      </w:r>
      <w:r w:rsidR="004D7E09">
        <w:t>th</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77777777"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39364D">
        <w:rPr>
          <w:rPrChange w:id="974" w:author="Won Do Lee [2]" w:date="2023-08-01T14:56:00Z">
            <w:rPr>
              <w:noProof/>
            </w:rPr>
          </w:rPrChange>
        </w:rPr>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39364D">
        <w:rPr>
          <w:rPrChange w:id="975" w:author="Won Do Lee [2]" w:date="2023-08-01T14:56:00Z">
            <w:rPr>
              <w:noProof/>
            </w:rPr>
          </w:rPrChange>
        </w:rPr>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39364D">
        <w:rPr>
          <w:rPrChange w:id="976" w:author="Won Do Lee [2]" w:date="2023-08-01T14:56:00Z">
            <w:rPr>
              <w:noProof/>
            </w:rPr>
          </w:rPrChange>
        </w:rPr>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39364D">
        <w:rPr>
          <w:rPrChange w:id="977" w:author="Won Do Lee [2]" w:date="2023-08-01T14:56:00Z">
            <w:rPr>
              <w:noProof/>
            </w:rPr>
          </w:rPrChange>
        </w:rPr>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del w:id="978" w:author="Won Do Lee" w:date="2023-01-13T00:14:00Z">
        <w:r w:rsidR="00A425EC" w:rsidRPr="0039364D" w:rsidDel="006A48DE">
          <w:delText>evolution of mobility levels</w:delText>
        </w:r>
      </w:del>
      <w:ins w:id="979" w:author="Won Do Lee" w:date="2023-01-13T00:16:00Z">
        <w:r w:rsidR="003C0780" w:rsidRPr="0039364D">
          <w:t xml:space="preserve">temporal evolution of mobility level </w:t>
        </w:r>
      </w:ins>
      <w:del w:id="980" w:author="Won Do Lee" w:date="2023-01-13T00:16:00Z">
        <w:r w:rsidR="00E71460" w:rsidRPr="0039364D" w:rsidDel="003C0780">
          <w:delText xml:space="preserve"> </w:delText>
        </w:r>
      </w:del>
      <w:r w:rsidR="00E71460" w:rsidRPr="0039364D">
        <w:t xml:space="preserve">in </w:t>
      </w:r>
      <w:del w:id="981" w:author="Won Do Lee" w:date="2023-01-13T00:16:00Z">
        <w:r w:rsidR="00E71460" w:rsidRPr="0039364D" w:rsidDel="003C0780">
          <w:delText xml:space="preserve">a </w:delText>
        </w:r>
      </w:del>
      <w:r w:rsidR="00E71460" w:rsidRPr="0039364D">
        <w:t>pandemic</w:t>
      </w:r>
      <w:ins w:id="982" w:author="Won Do Lee" w:date="2023-01-13T00:16:00Z">
        <w:r w:rsidR="003C0780" w:rsidRPr="0039364D">
          <w:t xml:space="preserve"> times</w:t>
        </w:r>
      </w:ins>
      <w:r w:rsidR="00652005" w:rsidRPr="0039364D">
        <w:t xml:space="preserve">. </w:t>
      </w:r>
      <w:r w:rsidR="00140DEF" w:rsidRPr="0039364D">
        <w:t xml:space="preserve">Our classification model, MLR 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Heading1"/>
      </w:pPr>
      <w:r w:rsidRPr="0039364D">
        <w:lastRenderedPageBreak/>
        <w:t>Availability of data and materials</w:t>
      </w:r>
    </w:p>
    <w:p w14:paraId="39E01A5D" w14:textId="7777777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7" w:history="1">
        <w:r w:rsidR="00DD08F7" w:rsidRPr="0039364D">
          <w:rPr>
            <w:rStyle w:val="Hyperlink"/>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Heading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Heading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Heading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Heading1"/>
      </w:pPr>
      <w:r w:rsidRPr="0039364D">
        <w:t>References</w:t>
      </w:r>
    </w:p>
    <w:p w14:paraId="3B4F01CF" w14:textId="77777777"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r w:rsidRPr="00EA2D56">
        <w:rPr>
          <w:szCs w:val="24"/>
        </w:rPr>
        <w:t xml:space="preserve">Aghabozorgi, S., Seyed Shirkhorshidi,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r w:rsidRPr="00EA2D56">
        <w:rPr>
          <w:szCs w:val="24"/>
        </w:rPr>
        <w:t xml:space="preserve">Arbelaitz, O., Gurrutxaga, I., Muguerza, J., Pérez, J. M., &amp; Perona, I. (2013). An extensive comparative 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Hensher,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Lunkar,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Workshop on Knowledge Knowledg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xml:space="preserve">. Chapman and Hall/CRC. </w:t>
      </w:r>
      <w:r w:rsidRPr="00EA2D56">
        <w:rPr>
          <w:szCs w:val="24"/>
        </w:rPr>
        <w:lastRenderedPageBreak/>
        <w:t>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Jażdżewska-Gutta, M., &amp; Szmelter-Jarosz, A. (2021). Lockdowned: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r w:rsidRPr="00EA2D56">
        <w:rPr>
          <w:szCs w:val="24"/>
        </w:rPr>
        <w:t xml:space="preserve">Cartenì,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distance based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Séjournet, A., Macharis,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behavior.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Tibshirani, R. (2010). Regularization Paths for Generalized Linear Models 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behaviors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Tizzoni, M. (2020). Socioeconomic determinants of mobility responses during the first wave of COVID-19 in Italy: from provinces to neighbourhoods. </w:t>
      </w:r>
      <w:r w:rsidRPr="00EA2D56">
        <w:rPr>
          <w:i/>
          <w:iCs/>
          <w:szCs w:val="24"/>
        </w:rPr>
        <w:t>MedRxiv</w:t>
      </w:r>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EA2D56">
        <w:rPr>
          <w:i/>
          <w:iCs/>
          <w:szCs w:val="24"/>
        </w:rPr>
        <w:t xml:space="preserve">Nature </w:t>
      </w:r>
      <w:r w:rsidRPr="00EA2D56">
        <w:rPr>
          <w:i/>
          <w:iCs/>
          <w:szCs w:val="24"/>
        </w:rPr>
        <w:lastRenderedPageBreak/>
        <w:t>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Goldszmidt,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Geyrhofer, L., Londei, A., Dervic, E., Desvars-Larrive, A., Loreto, V., Pinior,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r w:rsidRPr="00EA2D56">
        <w:rPr>
          <w:i/>
          <w:iCs/>
          <w:szCs w:val="24"/>
        </w:rPr>
        <w:t>MedRxiv</w:t>
      </w:r>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Bonczak, B. J., Gupta, A., Thorpe, L. E., &amp; Kontokosta, C. E. (2021). Exposure density and neighborhood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analyzing and modeling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Bor, J., Nsoesie, E. O., Lipson, S. K., Jones, D. K., Galea, S., &amp; Raifman, J. (2020). Neighbourhood income and physical distancing during the COVID-19 pandemic in the United 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Sivizaca Conde, D., Rößler, D., Kliewer, N., &amp; Dienel, H. L. (2022). Mobility in pandemic times: Exploring changes and long-term effects of COVID-19 on urban mobility behavior.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r w:rsidRPr="00EA2D56">
        <w:rPr>
          <w:szCs w:val="24"/>
        </w:rPr>
        <w:t xml:space="preserve">Khatae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w:t>
      </w:r>
      <w:r w:rsidRPr="00EA2D56">
        <w:rPr>
          <w:szCs w:val="24"/>
        </w:rPr>
        <w:lastRenderedPageBreak/>
        <w:t xml:space="preserve">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Vembar,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r w:rsidRPr="00EA2D56">
        <w:rPr>
          <w:szCs w:val="24"/>
        </w:rPr>
        <w:t xml:space="preserve">Krishnapuram, B., Carin, L., Figueiredo, M. A. T., &amp; Hartemink,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Goriely, A., &amp; Kuhl, E. (2020). Global and local mobility as a barometer for COVID-19 dynamics. </w:t>
      </w:r>
      <w:r w:rsidRPr="00EA2D56">
        <w:rPr>
          <w:i/>
          <w:iCs/>
          <w:szCs w:val="24"/>
        </w:rPr>
        <w:t>MedRxiv</w:t>
      </w:r>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t xml:space="preserve">Molloy, J., Schatzmann, T., Schoeman, B., Tchervenkov, C., Hintermann,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Papagiannakis,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Coronavirus and compliance with government guidance, UK :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w:t>
      </w:r>
      <w:r w:rsidRPr="00EA2D56">
        <w:rPr>
          <w:szCs w:val="24"/>
        </w:rPr>
        <w:lastRenderedPageBreak/>
        <w:t xml:space="preserve">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Cattuto, C., &amp; Tizzoni,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Ketterlin, A., &amp; Gançarski,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Cavaiola, M., Seminara, A., &amp; Mazzino,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r w:rsidRPr="00EA2D56">
        <w:rPr>
          <w:szCs w:val="24"/>
        </w:rPr>
        <w:t xml:space="preserve">Rousseeuw,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r w:rsidRPr="00EA2D56">
        <w:rPr>
          <w:szCs w:val="24"/>
        </w:rPr>
        <w:t xml:space="preserve">Sardá-Espinosa, A. (2019). Comparing time-series clustering algorithms in R using the dtwclust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r w:rsidRPr="00EA2D56">
        <w:rPr>
          <w:szCs w:val="24"/>
        </w:rPr>
        <w:t xml:space="preserve">Tibshirani,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lastRenderedPageBreak/>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behavior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Ukkusuri,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Su,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8" w:history="1">
        <w:r w:rsidRPr="00EA2D56">
          <w:rPr>
            <w:rStyle w:val="Hyperlink"/>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r w:rsidRPr="00EA2D56">
        <w:rPr>
          <w:i/>
          <w:iCs/>
          <w:szCs w:val="24"/>
        </w:rPr>
        <w:t>ArXiv</w:t>
      </w:r>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77777777" w:rsidR="00E20D63" w:rsidRPr="0039364D" w:rsidRDefault="00E20D63" w:rsidP="00872147">
      <w:pPr>
        <w:pStyle w:val="Caption"/>
        <w:keepNext/>
      </w:pPr>
      <w:r w:rsidRPr="0039364D">
        <w:lastRenderedPageBreak/>
        <w:t xml:space="preserve">Table </w:t>
      </w:r>
      <w:fldSimple w:instr=" SEQ Table \* ARABIC ">
        <w:r w:rsidRPr="00EA2D56">
          <w:t>1</w:t>
        </w:r>
      </w:fldSimple>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DF3515">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DF3515">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DF3515">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DF3515">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77777777" w:rsidR="00690FFC" w:rsidRPr="0039364D" w:rsidRDefault="00690FFC" w:rsidP="00872147">
      <w:pPr>
        <w:pStyle w:val="Caption"/>
        <w:keepNext/>
        <w:spacing w:before="480"/>
      </w:pPr>
      <w:bookmarkStart w:id="983" w:name="_Ref131109280"/>
      <w:r w:rsidRPr="0039364D">
        <w:t xml:space="preserve">Table </w:t>
      </w:r>
      <w:fldSimple w:instr=" SEQ Table \* ARABIC ">
        <w:r w:rsidRPr="00EA2D56">
          <w:t>2</w:t>
        </w:r>
      </w:fldSimple>
      <w:bookmarkEnd w:id="983"/>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131ABA27" w14:textId="77777777" w:rsidR="00A162FB" w:rsidRPr="0039364D" w:rsidRDefault="00A162FB" w:rsidP="00872147">
      <w:pPr>
        <w:widowControl/>
        <w:wordWrap/>
        <w:autoSpaceDE/>
        <w:autoSpaceDN/>
        <w:spacing w:after="160"/>
      </w:pPr>
      <w:r w:rsidRPr="0039364D">
        <w:br w:type="page"/>
      </w:r>
    </w:p>
    <w:p w14:paraId="03641482" w14:textId="797BB3FF" w:rsidR="00A162FB" w:rsidRPr="0039364D" w:rsidRDefault="00B34BF7" w:rsidP="00872147">
      <w:pPr>
        <w:jc w:val="center"/>
      </w:pPr>
      <w:r w:rsidRPr="00EA2D56">
        <w:rPr>
          <w:noProof/>
          <w:lang w:eastAsia="en-GB"/>
        </w:rPr>
        <w:lastRenderedPageBreak/>
        <w:drawing>
          <wp:inline distT="0" distB="0" distL="0" distR="0" wp14:anchorId="17D8C3D6" wp14:editId="7AD6CA07">
            <wp:extent cx="5725160" cy="3816350"/>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77777777" w:rsidR="00A162FB" w:rsidRPr="0039364D" w:rsidRDefault="00A162FB" w:rsidP="00872147">
      <w:pPr>
        <w:pStyle w:val="Caption"/>
      </w:pPr>
      <w:bookmarkStart w:id="984" w:name="_Ref80970016"/>
      <w:r w:rsidRPr="0039364D">
        <w:t xml:space="preserve">Figure </w:t>
      </w:r>
      <w:fldSimple w:instr=" SEQ Figure \* ARABIC ">
        <w:r w:rsidRPr="00EA2D56">
          <w:t>1</w:t>
        </w:r>
      </w:fldSimple>
      <w:bookmarkEnd w:id="984"/>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985"/>
      <w:r w:rsidRPr="0039364D">
        <w:rPr>
          <w:sz w:val="20"/>
          <w:szCs w:val="20"/>
          <w:highlight w:val="yellow"/>
        </w:rPr>
        <w:t>XXX</w:t>
      </w:r>
      <w:commentRangeEnd w:id="985"/>
      <w:r w:rsidRPr="0039364D">
        <w:rPr>
          <w:rStyle w:val="CommentReference"/>
        </w:rPr>
        <w:commentReference w:id="985"/>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3F3B474C" w:rsidR="00E20D63" w:rsidRPr="0039364D" w:rsidRDefault="00B34BF7" w:rsidP="00872147">
      <w:r w:rsidRPr="00EA2D56">
        <w:rPr>
          <w:noProof/>
          <w:lang w:eastAsia="en-GB"/>
        </w:rPr>
        <w:lastRenderedPageBreak/>
        <w:drawing>
          <wp:inline distT="0" distB="0" distL="0" distR="0" wp14:anchorId="4A7798AA" wp14:editId="6863297B">
            <wp:extent cx="5725160" cy="3816350"/>
            <wp:effectExtent l="0" t="0" r="0" b="0"/>
            <wp:docPr id="1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986" w:name="_Ref80806617"/>
      <w:bookmarkStart w:id="987" w:name="_Ref80806614"/>
      <w:r w:rsidR="00E20D63" w:rsidRPr="0039364D">
        <w:t xml:space="preserve">Figure </w:t>
      </w:r>
      <w:fldSimple w:instr=" SEQ Figure \* ARABIC ">
        <w:r w:rsidR="00E20D63" w:rsidRPr="00EA2D56">
          <w:t>2</w:t>
        </w:r>
      </w:fldSimple>
      <w:bookmarkEnd w:id="986"/>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987"/>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lastRenderedPageBreak/>
        <w:drawing>
          <wp:inline distT="0" distB="0" distL="0" distR="0" wp14:anchorId="15FAD02A" wp14:editId="48E17292">
            <wp:extent cx="5725160" cy="3816350"/>
            <wp:effectExtent l="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77777777" w:rsidR="00E20D63" w:rsidRPr="0039364D" w:rsidRDefault="00E20D63" w:rsidP="00872147">
      <w:pPr>
        <w:pStyle w:val="Caption"/>
      </w:pPr>
      <w:bookmarkStart w:id="988" w:name="_Ref81133981"/>
      <w:r w:rsidRPr="0039364D">
        <w:t xml:space="preserve">Figure </w:t>
      </w:r>
      <w:fldSimple w:instr=" SEQ Figure \* ARABIC ">
        <w:r w:rsidRPr="00EA2D56">
          <w:t>3</w:t>
        </w:r>
      </w:fldSimple>
      <w:bookmarkEnd w:id="988"/>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989"/>
      <w:r w:rsidRPr="0039364D">
        <w:rPr>
          <w:sz w:val="20"/>
          <w:szCs w:val="20"/>
        </w:rPr>
        <w:t>XXX</w:t>
      </w:r>
      <w:commentRangeEnd w:id="989"/>
      <w:r w:rsidRPr="0039364D">
        <w:rPr>
          <w:rStyle w:val="CommentReference"/>
        </w:rPr>
        <w:commentReference w:id="989"/>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Caption"/>
      </w:pPr>
      <w:bookmarkStart w:id="990" w:name="_Ref62944237"/>
      <w:r w:rsidRPr="00EA2D56">
        <w:rPr>
          <w:noProof/>
          <w:lang w:eastAsia="en-GB"/>
        </w:rPr>
        <w:lastRenderedPageBreak/>
        <w:drawing>
          <wp:inline distT="0" distB="0" distL="0" distR="0" wp14:anchorId="0F69982B" wp14:editId="3B4303B0">
            <wp:extent cx="5732780" cy="5732780"/>
            <wp:effectExtent l="0" t="0" r="0" b="0"/>
            <wp:docPr id="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Caption"/>
      </w:pPr>
      <w:bookmarkStart w:id="991" w:name="_Ref63168568"/>
      <w:r w:rsidRPr="0039364D">
        <w:t xml:space="preserve">Figure </w:t>
      </w:r>
      <w:bookmarkEnd w:id="990"/>
      <w:bookmarkEnd w:id="991"/>
      <w:r w:rsidRPr="0039364D">
        <w:t>4. Spatial distribution of the clusters.</w:t>
      </w:r>
    </w:p>
    <w:p w14:paraId="2756B627"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Matthias Qian" w:date="2021-03-12T10:59:00Z" w:initials="MQ">
    <w:p w14:paraId="3FEBAB15" w14:textId="77777777" w:rsidR="00CE5B75" w:rsidRPr="0039364D" w:rsidRDefault="00CE5B75" w:rsidP="00DA7915">
      <w:pPr>
        <w:pStyle w:val="CommentText"/>
      </w:pPr>
      <w:r w:rsidRPr="0039364D">
        <w:rPr>
          <w:rStyle w:val="CommentReference"/>
        </w:rPr>
        <w:annotationRef/>
      </w:r>
      <w:r w:rsidRPr="0039364D">
        <w:t>Does this mean that ethnic/racial make-up of population and health-related neighbourhood features are relevant or not?</w:t>
      </w:r>
    </w:p>
  </w:comment>
  <w:comment w:id="63" w:author="Won Do Lee" w:date="2021-03-12T21:22:00Z" w:initials="WDL">
    <w:p w14:paraId="4F0F1254" w14:textId="77777777" w:rsidR="00CE5B75" w:rsidRPr="0039364D" w:rsidRDefault="00CE5B75">
      <w:pPr>
        <w:pStyle w:val="CommentText"/>
      </w:pPr>
      <w:r w:rsidRPr="0039364D">
        <w:rPr>
          <w:rStyle w:val="CommentReference"/>
        </w:rPr>
        <w:annotationRef/>
      </w:r>
      <w:r w:rsidRPr="0039364D">
        <w:rPr>
          <w:rStyle w:val="CommentReference"/>
        </w:rPr>
        <w:t>It also significant variables to influence the choice of behavioural response (i.e. mobility reduction over lockdown), yet the former variables seemed to be more substantial from the MNL model estimation results.</w:t>
      </w:r>
    </w:p>
  </w:comment>
  <w:comment w:id="67" w:author="Won Do Lee" w:date="2023-01-17T23:01:00Z" w:initials="WDL">
    <w:p w14:paraId="103F0838" w14:textId="77777777" w:rsidR="00C025AD" w:rsidRPr="0039364D" w:rsidRDefault="0054616D" w:rsidP="001D29B8">
      <w:pPr>
        <w:pStyle w:val="CommentText"/>
      </w:pPr>
      <w:r w:rsidRPr="0039364D">
        <w:rPr>
          <w:rStyle w:val="CommentReference"/>
        </w:rPr>
        <w:annotationRef/>
      </w:r>
      <w:r w:rsidR="00C025AD" w:rsidRPr="0039364D">
        <w:t>Here, it would be vital to address how and why to assess mobility resilience to COVID-19 with what it means</w:t>
      </w:r>
    </w:p>
  </w:comment>
  <w:comment w:id="68" w:author="Won Do Lee" w:date="2023-01-15T22:48:00Z" w:initials="WDL">
    <w:p w14:paraId="5D2B0ECE" w14:textId="77777777" w:rsidR="00B64EDA" w:rsidRPr="0039364D" w:rsidRDefault="00B64EDA" w:rsidP="001D29B8">
      <w:pPr>
        <w:pStyle w:val="CommentText"/>
      </w:pPr>
      <w:r w:rsidRPr="0039364D">
        <w:rPr>
          <w:rStyle w:val="CommentReference"/>
        </w:rPr>
        <w:annotationRef/>
      </w:r>
      <w:r w:rsidRPr="0039364D">
        <w:t>Policy implications should be placed at discussion and conclusion chapter accounts for journal's scope</w:t>
      </w:r>
    </w:p>
  </w:comment>
  <w:comment w:id="138" w:author="Won Do Lee" w:date="2023-01-15T22:49:00Z" w:initials="WDL">
    <w:p w14:paraId="57E3D318" w14:textId="77777777" w:rsidR="00B64EDA" w:rsidRPr="0039364D" w:rsidRDefault="00B64EDA" w:rsidP="001D29B8">
      <w:pPr>
        <w:pStyle w:val="CommentText"/>
      </w:pPr>
      <w:r w:rsidRPr="0039364D">
        <w:rPr>
          <w:rStyle w:val="CommentReference"/>
        </w:rPr>
        <w:annotationRef/>
      </w:r>
      <w:r w:rsidRPr="0039364D">
        <w:t>Could be excluded while changes in modal split during the COVID-19 pandemic is not a main issue for this paper.</w:t>
      </w:r>
    </w:p>
  </w:comment>
  <w:comment w:id="340" w:author="Won Do Lee" w:date="2023-01-17T23:22:00Z" w:initials="WDL">
    <w:p w14:paraId="5A262CE3" w14:textId="77777777" w:rsidR="0054616D" w:rsidRPr="0039364D" w:rsidRDefault="0054616D">
      <w:pPr>
        <w:pStyle w:val="CommentText"/>
      </w:pPr>
      <w:r w:rsidRPr="0039364D">
        <w:rPr>
          <w:rStyle w:val="CommentReference"/>
        </w:rPr>
        <w:annotationRef/>
      </w:r>
      <w:r w:rsidRPr="0039364D">
        <w:t>V-shaped</w:t>
      </w:r>
    </w:p>
    <w:p w14:paraId="0594F342" w14:textId="77777777" w:rsidR="0054616D" w:rsidRPr="0039364D" w:rsidRDefault="0054616D">
      <w:pPr>
        <w:pStyle w:val="CommentText"/>
      </w:pPr>
      <w:r w:rsidRPr="0039364D">
        <w:t>Resilience</w:t>
      </w:r>
    </w:p>
    <w:p w14:paraId="3E44E8F1" w14:textId="77777777" w:rsidR="0054616D" w:rsidRPr="0039364D" w:rsidRDefault="0054616D" w:rsidP="001D29B8">
      <w:pPr>
        <w:pStyle w:val="CommentText"/>
      </w:pPr>
      <w:r w:rsidRPr="0039364D">
        <w:t>Yes, helps to explain the relationship between trajectories of mobility and socioeconomic inequalities</w:t>
      </w:r>
    </w:p>
  </w:comment>
  <w:comment w:id="385" w:author="Won Do Lee [2]" w:date="2023-08-01T15:17:00Z" w:initials="WDL">
    <w:p w14:paraId="77A7C6C3" w14:textId="77777777" w:rsidR="00725137" w:rsidRDefault="00725137" w:rsidP="009D2B08">
      <w:pPr>
        <w:pStyle w:val="CommentText"/>
      </w:pPr>
      <w:r>
        <w:rPr>
          <w:rStyle w:val="CommentReference"/>
        </w:rPr>
        <w:annotationRef/>
      </w:r>
      <w:r>
        <w:rPr>
          <w:lang w:val="en-US"/>
        </w:rPr>
        <w:t>This paragraph would be not necessary</w:t>
      </w:r>
    </w:p>
  </w:comment>
  <w:comment w:id="475" w:author="Tim Schwanen" w:date="2023-07-13T15:15:00Z" w:initials="TS">
    <w:p w14:paraId="1D30C2A6" w14:textId="6F420302" w:rsidR="006B0717" w:rsidRPr="0039364D" w:rsidRDefault="006B0717">
      <w:pPr>
        <w:pStyle w:val="CommentText"/>
      </w:pPr>
      <w:r w:rsidRPr="0039364D">
        <w:rPr>
          <w:rStyle w:val="CommentReference"/>
        </w:rPr>
        <w:annotationRef/>
      </w:r>
      <w:bookmarkStart w:id="476" w:name="_Hlk140213952"/>
      <w:r w:rsidRPr="0039364D">
        <w:t>To mention earlier – in section 1 or 2:</w:t>
      </w:r>
    </w:p>
    <w:p w14:paraId="72A81053" w14:textId="77777777" w:rsidR="006B0717" w:rsidRPr="0039364D" w:rsidRDefault="006B0717">
      <w:pPr>
        <w:pStyle w:val="CommentText"/>
      </w:pPr>
    </w:p>
    <w:p w14:paraId="34873EEF" w14:textId="77777777" w:rsidR="006B0717" w:rsidRPr="0039364D" w:rsidRDefault="006B0717">
      <w:pPr>
        <w:pStyle w:val="CommentText"/>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6B0717" w:rsidRPr="0039364D" w:rsidRDefault="006B0717">
      <w:pPr>
        <w:pStyle w:val="CommentText"/>
      </w:pPr>
    </w:p>
    <w:p w14:paraId="0A346767" w14:textId="77777777" w:rsidR="006B0717" w:rsidRPr="0039364D" w:rsidRDefault="006B0717">
      <w:pPr>
        <w:pStyle w:val="CommentText"/>
      </w:pPr>
      <w:r w:rsidRPr="0039364D">
        <w:t>Also, COVID-19 infection and mortality rates in a given spatial unit were included to consider the variation in everyday mobility affected by the perceived risk of COVID-19 before government-mandated lockdowns.</w:t>
      </w:r>
      <w:bookmarkEnd w:id="476"/>
    </w:p>
  </w:comment>
  <w:comment w:id="482" w:author="Tim Schwanen" w:date="2023-07-13T16:34:00Z" w:initials="TS">
    <w:p w14:paraId="176FA187" w14:textId="77777777" w:rsidR="00A162FB" w:rsidRPr="0039364D" w:rsidRDefault="00A162FB">
      <w:pPr>
        <w:pStyle w:val="CommentText"/>
      </w:pPr>
      <w:r w:rsidRPr="0039364D">
        <w:rPr>
          <w:rStyle w:val="CommentReference"/>
        </w:rPr>
        <w:annotationRef/>
      </w:r>
      <w:r w:rsidRPr="0039364D">
        <w:t>What is the difference between Ward-1 and Ward-2? Can you add that to the footnote?</w:t>
      </w:r>
    </w:p>
  </w:comment>
  <w:comment w:id="483" w:author="Won Do Lee" w:date="2023-08-01T10:35:00Z" w:initials="WDL">
    <w:p w14:paraId="309479FB" w14:textId="77777777" w:rsidR="00CB6194" w:rsidRPr="0039364D" w:rsidRDefault="00CB6194" w:rsidP="001D29B8">
      <w:pPr>
        <w:pStyle w:val="CommentText"/>
      </w:pPr>
      <w:r w:rsidRPr="0039364D">
        <w:rPr>
          <w:rStyle w:val="CommentReference"/>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0" w:author="Tim Schwanen" w:date="2023-07-13T14:38:00Z" w:initials="TS">
    <w:p w14:paraId="4B186607" w14:textId="77777777" w:rsidR="00561636" w:rsidRPr="0039364D" w:rsidRDefault="00561636">
      <w:pPr>
        <w:pStyle w:val="CommentText"/>
      </w:pPr>
      <w:r w:rsidRPr="0039364D">
        <w:rPr>
          <w:rStyle w:val="CommentReference"/>
        </w:rPr>
        <w:annotationRef/>
      </w:r>
      <w:r w:rsidRPr="0039364D">
        <w:t>I don’t understand what you mean here – can you please rewrite?</w:t>
      </w:r>
    </w:p>
  </w:comment>
  <w:comment w:id="501" w:author="Won Do Lee [2]" w:date="2023-08-01T11:33:00Z" w:initials="WDL">
    <w:p w14:paraId="41B8D74E" w14:textId="77777777" w:rsidR="006B698C" w:rsidRPr="0039364D" w:rsidRDefault="006B698C" w:rsidP="004240EA">
      <w:pPr>
        <w:pStyle w:val="CommentText"/>
      </w:pPr>
      <w:r w:rsidRPr="0039364D">
        <w:rPr>
          <w:rStyle w:val="CommentReference"/>
        </w:rPr>
        <w:annotationRef/>
      </w:r>
      <w:r w:rsidRPr="0039364D">
        <w:t>I have updated the equation from Friedman et al. (2010).</w:t>
      </w:r>
    </w:p>
  </w:comment>
  <w:comment w:id="543" w:author="Tim Schwanen" w:date="2023-07-13T14:43:00Z" w:initials="TS">
    <w:p w14:paraId="020EFE34" w14:textId="4859B887" w:rsidR="00860D28" w:rsidRPr="0039364D" w:rsidRDefault="00860D28">
      <w:pPr>
        <w:pStyle w:val="CommentText"/>
      </w:pPr>
      <w:r w:rsidRPr="0039364D">
        <w:rPr>
          <w:rStyle w:val="CommentReference"/>
        </w:rPr>
        <w:annotationRef/>
      </w:r>
      <w:r w:rsidRPr="0039364D">
        <w:t>If we can’t rank the model predictors, we may have to delete this bit of text?</w:t>
      </w:r>
    </w:p>
  </w:comment>
  <w:comment w:id="544" w:author="Won Do Lee [2]" w:date="2023-08-01T11:34:00Z" w:initials="WDL">
    <w:p w14:paraId="4DCFE997" w14:textId="77777777" w:rsidR="001111FB" w:rsidRPr="0039364D" w:rsidRDefault="006B698C" w:rsidP="00522C38">
      <w:pPr>
        <w:pStyle w:val="CommentText"/>
      </w:pPr>
      <w:r w:rsidRPr="0039364D">
        <w:rPr>
          <w:rStyle w:val="CommentReference"/>
        </w:rPr>
        <w:annotationRef/>
      </w:r>
      <w:r w:rsidR="001111FB" w:rsidRPr="0039364D">
        <w:t>Indeed, I have re-writing the paragraph with condensed sentences.</w:t>
      </w:r>
    </w:p>
  </w:comment>
  <w:comment w:id="582" w:author="Tim Schwanen" w:date="2023-07-13T17:33:00Z" w:initials="TS">
    <w:p w14:paraId="143AB456" w14:textId="35F01E91" w:rsidR="00CC147A" w:rsidRPr="0039364D" w:rsidRDefault="00CC147A">
      <w:pPr>
        <w:pStyle w:val="CommentText"/>
      </w:pPr>
      <w:r w:rsidRPr="0039364D">
        <w:rPr>
          <w:rStyle w:val="CommentReference"/>
        </w:rPr>
        <w:annotationRef/>
      </w:r>
      <w:r w:rsidRPr="0039364D">
        <w:t>Can you add the requested stats to Table 1 and adjust the text as is needed</w:t>
      </w:r>
    </w:p>
  </w:comment>
  <w:comment w:id="583" w:author="Won Do Lee [2]" w:date="2023-08-01T13:15:00Z" w:initials="WDL">
    <w:p w14:paraId="31D108D3" w14:textId="77777777" w:rsidR="00C218D9" w:rsidRPr="0039364D" w:rsidRDefault="00C218D9" w:rsidP="006E2358">
      <w:pPr>
        <w:pStyle w:val="CommentText"/>
      </w:pPr>
      <w:r w:rsidRPr="0039364D">
        <w:rPr>
          <w:rStyle w:val="CommentReference"/>
        </w:rPr>
        <w:annotationRef/>
      </w:r>
      <w:r w:rsidRPr="0039364D">
        <w:t>Updated</w:t>
      </w:r>
    </w:p>
  </w:comment>
  <w:comment w:id="584" w:author="Won Do Lee [2]" w:date="2023-08-01T14:25:00Z" w:initials="WDL">
    <w:p w14:paraId="204AB491" w14:textId="77777777" w:rsidR="00BC4E57" w:rsidRPr="0039364D" w:rsidRDefault="00BC4E57" w:rsidP="003F1496">
      <w:pPr>
        <w:pStyle w:val="CommentText"/>
      </w:pPr>
      <w:r w:rsidRPr="0039364D">
        <w:rPr>
          <w:rStyle w:val="CommentReference"/>
        </w:rPr>
        <w:annotationRef/>
      </w:r>
      <w:r w:rsidRPr="0039364D">
        <w:t>Updated.</w:t>
      </w:r>
    </w:p>
  </w:comment>
  <w:comment w:id="617" w:author="Tim Schwanen" w:date="2023-07-13T17:32:00Z" w:initials="TS">
    <w:p w14:paraId="2B24F780" w14:textId="637694B6" w:rsidR="00CC147A" w:rsidRPr="0039364D" w:rsidRDefault="00CC147A">
      <w:pPr>
        <w:pStyle w:val="CommentText"/>
      </w:pPr>
      <w:r w:rsidRPr="0039364D">
        <w:rPr>
          <w:rStyle w:val="CommentReference"/>
        </w:rPr>
        <w:annotationRef/>
      </w:r>
      <w:r w:rsidRPr="0039364D">
        <w:t>To be added – can you think of reasons?</w:t>
      </w:r>
    </w:p>
  </w:comment>
  <w:comment w:id="621" w:author="Tim Schwanen" w:date="2023-07-13T17:35:00Z" w:initials="TS">
    <w:p w14:paraId="4437B314" w14:textId="77777777" w:rsidR="00CC147A" w:rsidRPr="0039364D" w:rsidRDefault="00CC147A">
      <w:pPr>
        <w:pStyle w:val="CommentText"/>
      </w:pPr>
      <w:r w:rsidRPr="0039364D">
        <w:rPr>
          <w:rStyle w:val="CommentReference"/>
        </w:rPr>
        <w:annotationRef/>
      </w:r>
      <w:r w:rsidRPr="0039364D">
        <w:t>I don’t think your original Figure 4 adds much to the paper, so I would propose to omit it</w:t>
      </w:r>
    </w:p>
  </w:comment>
  <w:comment w:id="622" w:author="Won Do Lee [2]" w:date="2023-08-01T14:13:00Z" w:initials="WDL">
    <w:p w14:paraId="696A5D70" w14:textId="77777777" w:rsidR="006F6074" w:rsidRPr="0039364D" w:rsidRDefault="006F6074" w:rsidP="00AA3F81">
      <w:pPr>
        <w:pStyle w:val="CommentText"/>
      </w:pPr>
      <w:r w:rsidRPr="0039364D">
        <w:rPr>
          <w:rStyle w:val="CommentReference"/>
        </w:rPr>
        <w:annotationRef/>
      </w:r>
      <w:r w:rsidRPr="0039364D">
        <w:t>Okay</w:t>
      </w:r>
    </w:p>
  </w:comment>
  <w:comment w:id="623" w:author="Tim Schwanen" w:date="2023-07-13T17:35:00Z" w:initials="TS">
    <w:p w14:paraId="27DDEE58" w14:textId="052BA36C" w:rsidR="004E4637" w:rsidRPr="0039364D" w:rsidRDefault="004E4637" w:rsidP="004E4637">
      <w:pPr>
        <w:pStyle w:val="CommentText"/>
      </w:pPr>
      <w:r w:rsidRPr="0039364D">
        <w:rPr>
          <w:rStyle w:val="CommentReference"/>
        </w:rPr>
        <w:annotationRef/>
      </w:r>
      <w:r w:rsidRPr="0039364D">
        <w:t>I don’t think your original Figure 4 adds much to the paper, so I would propose to omit it</w:t>
      </w:r>
    </w:p>
  </w:comment>
  <w:comment w:id="624" w:author="Won Do Lee [2]" w:date="2023-08-01T14:53:00Z" w:initials="WDL">
    <w:p w14:paraId="43C75EE7" w14:textId="77777777" w:rsidR="0039364D" w:rsidRPr="0039364D" w:rsidRDefault="0039364D" w:rsidP="0037154D">
      <w:pPr>
        <w:pStyle w:val="CommentText"/>
      </w:pPr>
      <w:r w:rsidRPr="0039364D">
        <w:rPr>
          <w:rStyle w:val="CommentReference"/>
        </w:rPr>
        <w:annotationRef/>
      </w:r>
      <w:r w:rsidRPr="0039364D">
        <w:t>Okay</w:t>
      </w:r>
    </w:p>
  </w:comment>
  <w:comment w:id="626" w:author="Tim Schwanen" w:date="2023-07-13T17:49:00Z" w:initials="TS">
    <w:p w14:paraId="080D64EA" w14:textId="1C8D0D93" w:rsidR="004E4637" w:rsidRPr="0039364D" w:rsidRDefault="004E4637">
      <w:pPr>
        <w:pStyle w:val="CommentText"/>
      </w:pPr>
      <w:r w:rsidRPr="0039364D">
        <w:rPr>
          <w:rStyle w:val="CommentReference"/>
        </w:rPr>
        <w:annotationRef/>
      </w:r>
      <w:r w:rsidRPr="0039364D">
        <w:t>I would suggest the following:</w:t>
      </w:r>
    </w:p>
    <w:p w14:paraId="04E5084E" w14:textId="77777777" w:rsidR="004E4637" w:rsidRPr="0039364D" w:rsidRDefault="004E4637" w:rsidP="004E4637">
      <w:pPr>
        <w:pStyle w:val="CommentText"/>
        <w:numPr>
          <w:ilvl w:val="0"/>
          <w:numId w:val="52"/>
        </w:numPr>
      </w:pPr>
      <w:r w:rsidRPr="0039364D">
        <w:t>We present 2 LASSO model specifications, ne with and one without regional dummies. This will allow us to understand what spatial variables are explaining the regional patterns</w:t>
      </w:r>
    </w:p>
  </w:comment>
  <w:comment w:id="627" w:author="Won Do Lee [2]" w:date="2023-08-01T16:22:00Z" w:initials="WDL">
    <w:p w14:paraId="6331FB97" w14:textId="77777777" w:rsidR="001F639F" w:rsidRDefault="001F639F" w:rsidP="00942DC8">
      <w:pPr>
        <w:pStyle w:val="CommentText"/>
      </w:pPr>
      <w:r>
        <w:rPr>
          <w:rStyle w:val="CommentReference"/>
        </w:rPr>
        <w:annotationRef/>
      </w:r>
      <w:r>
        <w:rPr>
          <w:lang w:val="en-US"/>
        </w:rPr>
        <w:t>Okay, I put two estimation results as a separate file  for your convenience.</w:t>
      </w:r>
    </w:p>
  </w:comment>
  <w:comment w:id="813" w:author="Won Do Lee" w:date="2023-01-19T23:36:00Z" w:initials="WDL">
    <w:p w14:paraId="617C3AA7" w14:textId="3FD685A8" w:rsidR="00005E6E" w:rsidRPr="0039364D" w:rsidRDefault="00005E6E" w:rsidP="001D29B8">
      <w:pPr>
        <w:pStyle w:val="CommentText"/>
      </w:pPr>
      <w:r w:rsidRPr="0039364D">
        <w:rPr>
          <w:rStyle w:val="CommentReference"/>
        </w:rPr>
        <w:annotationRef/>
      </w:r>
      <w:r w:rsidRPr="0039364D">
        <w:t>The discussion of mobility resilience to COVID-19 would be updated.</w:t>
      </w:r>
    </w:p>
  </w:comment>
  <w:comment w:id="927" w:author="Tim Schwanen" w:date="2021-03-14T16:07:00Z" w:initials="DTS">
    <w:p w14:paraId="75E2F9D9" w14:textId="77777777" w:rsidR="00CE5B75" w:rsidRPr="0039364D" w:rsidRDefault="00CE5B75" w:rsidP="00554EB6">
      <w:pPr>
        <w:pStyle w:val="CommentText"/>
      </w:pPr>
      <w:r w:rsidRPr="0039364D">
        <w:rPr>
          <w:rStyle w:val="CommentReference"/>
        </w:rPr>
        <w:annotationRef/>
      </w:r>
      <w:r w:rsidRPr="0039364D">
        <w:t>The rise &amp; bounce-back in mobility started earlier, before the stay-at-home order was relaxed by national government. This is important to bring out and we may want to speculate on the reasons for this earlier-than-officially-allowed bounce-back</w:t>
      </w:r>
    </w:p>
  </w:comment>
  <w:comment w:id="985" w:author="Tim Schwanen" w:date="2023-07-13T15:30:00Z" w:initials="TS">
    <w:p w14:paraId="2201783B" w14:textId="77777777" w:rsidR="00A162FB" w:rsidRPr="0039364D" w:rsidRDefault="00A162FB" w:rsidP="00A162FB">
      <w:pPr>
        <w:pStyle w:val="CommentText"/>
      </w:pPr>
      <w:r w:rsidRPr="0039364D">
        <w:rPr>
          <w:rStyle w:val="CommentReference"/>
        </w:rPr>
        <w:annotationRef/>
      </w:r>
      <w:r w:rsidRPr="0039364D">
        <w:t>Why does this graph have data for all of 2020 whereas we previously say the data only refer to Jan-Jun 2020? It would be helpful of you could a sentence here.</w:t>
      </w:r>
    </w:p>
  </w:comment>
  <w:comment w:id="989" w:author="Tim Schwanen" w:date="2023-07-13T16:47:00Z" w:initials="TS">
    <w:p w14:paraId="2D6E3C03" w14:textId="77777777" w:rsidR="00E20D63" w:rsidRDefault="00E20D63">
      <w:pPr>
        <w:pStyle w:val="CommentText"/>
      </w:pPr>
      <w:r w:rsidRPr="0039364D">
        <w:rPr>
          <w:rStyle w:val="CommentReference"/>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EBAB15" w15:done="0"/>
  <w15:commentEx w15:paraId="4F0F1254" w15:paraIdParent="3FEBAB15" w15:done="0"/>
  <w15:commentEx w15:paraId="103F0838" w15:done="0"/>
  <w15:commentEx w15:paraId="5D2B0ECE" w15:done="0"/>
  <w15:commentEx w15:paraId="57E3D318" w15:done="0"/>
  <w15:commentEx w15:paraId="3E44E8F1" w15:done="0"/>
  <w15:commentEx w15:paraId="77A7C6C3" w15:done="0"/>
  <w15:commentEx w15:paraId="0A346767" w15:done="0"/>
  <w15:commentEx w15:paraId="176FA187" w15:done="0"/>
  <w15:commentEx w15:paraId="309479FB" w15:paraIdParent="176FA187" w15:done="0"/>
  <w15:commentEx w15:paraId="4B186607" w15:done="0"/>
  <w15:commentEx w15:paraId="41B8D74E" w15:paraIdParent="4B186607" w15:done="0"/>
  <w15:commentEx w15:paraId="020EFE34" w15:done="0"/>
  <w15:commentEx w15:paraId="4DCFE997" w15:paraIdParent="020EFE34" w15:done="0"/>
  <w15:commentEx w15:paraId="143AB456" w15:done="0"/>
  <w15:commentEx w15:paraId="31D108D3" w15:paraIdParent="143AB456" w15:done="0"/>
  <w15:commentEx w15:paraId="204AB491" w15:done="0"/>
  <w15:commentEx w15:paraId="2B24F780" w15:done="0"/>
  <w15:commentEx w15:paraId="4437B314" w15:done="0"/>
  <w15:commentEx w15:paraId="696A5D70" w15:paraIdParent="4437B314" w15:done="0"/>
  <w15:commentEx w15:paraId="27DDEE58" w15:done="0"/>
  <w15:commentEx w15:paraId="43C75EE7" w15:paraIdParent="27DDEE58" w15:done="0"/>
  <w15:commentEx w15:paraId="04E5084E" w15:done="0"/>
  <w15:commentEx w15:paraId="6331FB97" w15:paraIdParent="04E5084E" w15:done="0"/>
  <w15:commentEx w15:paraId="617C3AA7" w15:done="0"/>
  <w15:commentEx w15:paraId="75E2F9D9"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A08E" w16cex:dateUtc="2023-08-01T06:17:00Z"/>
  <w16cex:commentExtensible w16cex:durableId="28736BFA" w16cex:dateUtc="2023-08-01T02:33:00Z"/>
  <w16cex:commentExtensible w16cex:durableId="28736C29" w16cex:dateUtc="2023-08-01T02:34:00Z"/>
  <w16cex:commentExtensible w16cex:durableId="287383DE" w16cex:dateUtc="2023-08-01T04:15:00Z"/>
  <w16cex:commentExtensible w16cex:durableId="2873944B" w16cex:dateUtc="2023-08-01T05:25:00Z"/>
  <w16cex:commentExtensible w16cex:durableId="28739198" w16cex:dateUtc="2023-08-01T05:13:00Z"/>
  <w16cex:commentExtensible w16cex:durableId="28739AE0" w16cex:dateUtc="2023-08-01T05:53:00Z"/>
  <w16cex:commentExtensible w16cex:durableId="2873AFD9" w16cex:dateUtc="2023-08-01T0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EBAB15" w16cid:durableId="23F5C803"/>
  <w16cid:commentId w16cid:paraId="4F0F1254" w16cid:durableId="23F65A07"/>
  <w16cid:commentId w16cid:paraId="103F0838" w16cid:durableId="2771A739"/>
  <w16cid:commentId w16cid:paraId="5D2B0ECE" w16cid:durableId="276F0156"/>
  <w16cid:commentId w16cid:paraId="57E3D318" w16cid:durableId="276F0189"/>
  <w16cid:commentId w16cid:paraId="3E44E8F1" w16cid:durableId="2771AC50"/>
  <w16cid:commentId w16cid:paraId="77A7C6C3" w16cid:durableId="2873A08E"/>
  <w16cid:commentId w16cid:paraId="0A346767" w16cid:durableId="285A939A"/>
  <w16cid:commentId w16cid:paraId="176FA187" w16cid:durableId="285AA626"/>
  <w16cid:commentId w16cid:paraId="309479FB" w16cid:durableId="28735E62"/>
  <w16cid:commentId w16cid:paraId="4B186607" w16cid:durableId="285A8AF6"/>
  <w16cid:commentId w16cid:paraId="41B8D74E" w16cid:durableId="28736BFA"/>
  <w16cid:commentId w16cid:paraId="020EFE34" w16cid:durableId="285A8C22"/>
  <w16cid:commentId w16cid:paraId="4DCFE997" w16cid:durableId="28736C29"/>
  <w16cid:commentId w16cid:paraId="143AB456" w16cid:durableId="285AB3CD"/>
  <w16cid:commentId w16cid:paraId="31D108D3" w16cid:durableId="287383DE"/>
  <w16cid:commentId w16cid:paraId="204AB491" w16cid:durableId="2873944B"/>
  <w16cid:commentId w16cid:paraId="2B24F780" w16cid:durableId="285AB3C1"/>
  <w16cid:commentId w16cid:paraId="4437B314" w16cid:durableId="285AB44B"/>
  <w16cid:commentId w16cid:paraId="696A5D70" w16cid:durableId="28739198"/>
  <w16cid:commentId w16cid:paraId="27DDEE58" w16cid:durableId="285AB76E"/>
  <w16cid:commentId w16cid:paraId="43C75EE7" w16cid:durableId="28739AE0"/>
  <w16cid:commentId w16cid:paraId="04E5084E" w16cid:durableId="285AB7BA"/>
  <w16cid:commentId w16cid:paraId="6331FB97" w16cid:durableId="2873AFD9"/>
  <w16cid:commentId w16cid:paraId="617C3AA7" w16cid:durableId="27745263"/>
  <w16cid:commentId w16cid:paraId="75E2F9D9" w16cid:durableId="23F99A8E"/>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B6241" w14:textId="77777777" w:rsidR="00541CC3" w:rsidRPr="0039364D" w:rsidRDefault="00541CC3" w:rsidP="00DD1B16">
      <w:r w:rsidRPr="0039364D">
        <w:separator/>
      </w:r>
    </w:p>
  </w:endnote>
  <w:endnote w:type="continuationSeparator" w:id="0">
    <w:p w14:paraId="0E9B2610" w14:textId="77777777" w:rsidR="00541CC3" w:rsidRPr="0039364D" w:rsidRDefault="00541CC3" w:rsidP="00DD1B16">
      <w:r w:rsidRPr="0039364D">
        <w:continuationSeparator/>
      </w:r>
    </w:p>
  </w:endnote>
  <w:endnote w:type="continuationNotice" w:id="1">
    <w:p w14:paraId="09BB9879" w14:textId="77777777" w:rsidR="00541CC3" w:rsidRPr="0039364D" w:rsidRDefault="00541C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A005F" w14:textId="77777777" w:rsidR="00541CC3" w:rsidRPr="0039364D" w:rsidRDefault="00541CC3" w:rsidP="00DD1B16">
      <w:r w:rsidRPr="0039364D">
        <w:separator/>
      </w:r>
    </w:p>
  </w:footnote>
  <w:footnote w:type="continuationSeparator" w:id="0">
    <w:p w14:paraId="0E7F7E08" w14:textId="77777777" w:rsidR="00541CC3" w:rsidRPr="0039364D" w:rsidRDefault="00541CC3" w:rsidP="00DD1B16">
      <w:r w:rsidRPr="0039364D">
        <w:continuationSeparator/>
      </w:r>
    </w:p>
  </w:footnote>
  <w:footnote w:type="continuationNotice" w:id="1">
    <w:p w14:paraId="04CAAD80" w14:textId="77777777" w:rsidR="00541CC3" w:rsidRPr="0039364D" w:rsidRDefault="00541CC3">
      <w:pPr>
        <w:spacing w:line="240" w:lineRule="auto"/>
      </w:pPr>
    </w:p>
  </w:footnote>
  <w:footnote w:id="2">
    <w:p w14:paraId="2E22782E" w14:textId="77777777" w:rsidR="00CE5B75" w:rsidRPr="0039364D" w:rsidRDefault="00CE5B75">
      <w:pPr>
        <w:pStyle w:val="FootnoteText"/>
      </w:pPr>
      <w:r w:rsidRPr="0039364D">
        <w:rPr>
          <w:rStyle w:val="FootnoteReference"/>
        </w:rPr>
        <w:footnoteRef/>
      </w:r>
      <w:r w:rsidRPr="0039364D">
        <w:t xml:space="preserve"> Transport Studies Unit, School of Geography and the Environment, University of Oxford.</w:t>
      </w:r>
    </w:p>
  </w:footnote>
  <w:footnote w:id="3">
    <w:p w14:paraId="7B6952F3" w14:textId="77777777" w:rsidR="00CE5B75" w:rsidRPr="0039364D" w:rsidRDefault="00CE5B75">
      <w:pPr>
        <w:pStyle w:val="FootnoteText"/>
      </w:pPr>
      <w:r w:rsidRPr="0039364D">
        <w:rPr>
          <w:rStyle w:val="FootnoteReference"/>
        </w:rPr>
        <w:footnoteRef/>
      </w:r>
      <w:r w:rsidRPr="0039364D">
        <w:t xml:space="preserve"> Saïd Business School, University of Oxford.</w:t>
      </w:r>
    </w:p>
  </w:footnote>
  <w:footnote w:id="4">
    <w:p w14:paraId="12A0371B" w14:textId="77777777" w:rsidR="00CE5B75" w:rsidRPr="0039364D" w:rsidRDefault="00CE5B75" w:rsidP="009C175D">
      <w:pPr>
        <w:pStyle w:val="FootnoteText"/>
        <w:jc w:val="both"/>
      </w:pPr>
      <w:r w:rsidRPr="0039364D">
        <w:rPr>
          <w:vertAlign w:val="superscript"/>
        </w:rPr>
        <w:footnoteRef/>
      </w:r>
      <w:r w:rsidRPr="0039364D">
        <w:t xml:space="preserve"> </w:t>
      </w:r>
      <w:r w:rsidR="00E76D99" w:rsidRPr="0039364D">
        <w:t>Anonymised</w:t>
      </w:r>
      <w:r w:rsidRPr="0039364D">
        <w:t xml:space="preserve"> mobile phone location data</w:t>
      </w:r>
      <w:r w:rsidR="00E76D99" w:rsidRPr="0039364D">
        <w:t xml:space="preserve"> provided by </w:t>
      </w:r>
      <w:r w:rsidRPr="0039364D">
        <w:t>a large British mobile phone</w:t>
      </w:r>
      <w:r w:rsidR="00E76D99" w:rsidRPr="0039364D">
        <w:t xml:space="preserve"> company</w:t>
      </w:r>
      <w:r w:rsidRPr="0039364D">
        <w:t>.</w:t>
      </w:r>
    </w:p>
  </w:footnote>
  <w:footnote w:id="5">
    <w:p w14:paraId="276EBFFB" w14:textId="77777777" w:rsidR="00CE5B75" w:rsidRPr="0039364D" w:rsidRDefault="00CE5B75" w:rsidP="009C175D">
      <w:pPr>
        <w:pStyle w:val="FootnoteText"/>
      </w:pPr>
      <w:r w:rsidRPr="0039364D">
        <w:rPr>
          <w:vertAlign w:val="superscript"/>
        </w:rPr>
        <w:footnoteRef/>
      </w:r>
      <w:r w:rsidRPr="0039364D">
        <w:t xml:space="preserve"> </w:t>
      </w:r>
      <w:r w:rsidR="00052EAC" w:rsidRPr="0039364D">
        <w:t xml:space="preserve">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w:t>
      </w:r>
      <w:r w:rsidR="00052EAC" w:rsidRPr="0039364D">
        <w:rPr>
          <w:i/>
          <w:iCs/>
        </w:rPr>
        <w:t xml:space="preserve">have been </w:t>
      </w:r>
      <w:r w:rsidRPr="0039364D">
        <w:t>combined due to small population sizes</w:t>
      </w:r>
      <w:r w:rsidR="00052EAC" w:rsidRPr="0039364D">
        <w:t>; the same has been done for</w:t>
      </w:r>
      <w:r w:rsidRPr="0039364D">
        <w:t xml:space="preserve">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CE5B75" w:rsidRPr="0039364D" w:rsidRDefault="00CE5B75" w:rsidP="003D7B05">
      <w:pPr>
        <w:pStyle w:val="FootnoteText"/>
        <w:rPr>
          <w:rFonts w:ascii="Arial" w:hAnsi="Arial" w:cs="Arial"/>
        </w:rPr>
      </w:pPr>
      <w:r w:rsidRPr="0039364D">
        <w:rPr>
          <w:rStyle w:val="FootnoteReference"/>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rsidRPr="0039364D">
        <w:t>an LTLA based on</w:t>
      </w:r>
      <w:r w:rsidRPr="0039364D">
        <w:t xml:space="preserve"> its location.</w:t>
      </w:r>
    </w:p>
  </w:footnote>
  <w:footnote w:id="7">
    <w:p w14:paraId="31AB24E2" w14:textId="77777777" w:rsidR="00A162FB" w:rsidRPr="005D5C25" w:rsidRDefault="00A162FB" w:rsidP="003D7B05">
      <w:pPr>
        <w:pStyle w:val="FootnoteText"/>
        <w:rPr>
          <w:color w:val="000000"/>
        </w:rPr>
      </w:pPr>
      <w:r w:rsidRPr="0039364D">
        <w:rPr>
          <w:rStyle w:val="FootnoteReference"/>
        </w:rPr>
        <w:footnoteRef/>
      </w:r>
      <w:r w:rsidRPr="0039364D">
        <w:t xml:space="preserve"> Nearest-neighbour or Single-linkage Method, Furthest-neighbour or Complete-linkage Method, Average-linkage Method, McQuitty’s Method, Centroid Sorting Method, Gower’s Median Method, and Ward’s meth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0CE54" w14:textId="77777777" w:rsidR="00CE5B75" w:rsidRPr="0039364D" w:rsidRDefault="00CE5B75" w:rsidP="00B72AFA">
    <w:pPr>
      <w:tabs>
        <w:tab w:val="center" w:pos="4513"/>
        <w:tab w:val="right" w:pos="9026"/>
      </w:tabs>
      <w:jc w:val="center"/>
      <w:rPr>
        <w:lang w:eastAsia="en-GB"/>
        <w:rPrChange w:id="812" w:author="Won Do Lee [2]" w:date="2023-08-01T14:56:00Z">
          <w:rPr>
            <w:noProof/>
            <w:lang w:eastAsia="en-GB"/>
          </w:rPr>
        </w:rPrChang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901D3B"/>
    <w:multiLevelType w:val="hybridMultilevel"/>
    <w:tmpl w:val="1E225154"/>
    <w:lvl w:ilvl="0" w:tplc="08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6C0D7C"/>
    <w:multiLevelType w:val="hybridMultilevel"/>
    <w:tmpl w:val="E0A013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00349D4"/>
    <w:multiLevelType w:val="hybridMultilevel"/>
    <w:tmpl w:val="EA708690"/>
    <w:lvl w:ilvl="0" w:tplc="C22A64A8">
      <w:start w:val="1"/>
      <w:numFmt w:val="bullet"/>
      <w:lvlText w:val="-"/>
      <w:lvlJc w:val="left"/>
      <w:rPr>
        <w:rFonts w:ascii="Calibri" w:eastAsia="맑은 고딕"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58DB"/>
    <w:multiLevelType w:val="hybridMultilevel"/>
    <w:tmpl w:val="3C76FBB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7BD1B1C"/>
    <w:multiLevelType w:val="hybridMultilevel"/>
    <w:tmpl w:val="64C09FE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381E2780"/>
    <w:multiLevelType w:val="hybridMultilevel"/>
    <w:tmpl w:val="0100D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40011779"/>
    <w:multiLevelType w:val="hybridMultilevel"/>
    <w:tmpl w:val="7FF8B2A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1526EAE"/>
    <w:multiLevelType w:val="hybridMultilevel"/>
    <w:tmpl w:val="C624107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0"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5"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7ED50F85"/>
    <w:multiLevelType w:val="hybridMultilevel"/>
    <w:tmpl w:val="33944682"/>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0" w15:restartNumberingAfterBreak="0">
    <w:nsid w:val="7FA237E3"/>
    <w:multiLevelType w:val="hybridMultilevel"/>
    <w:tmpl w:val="972299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443304284">
    <w:abstractNumId w:val="10"/>
  </w:num>
  <w:num w:numId="2" w16cid:durableId="1852984807">
    <w:abstractNumId w:val="4"/>
  </w:num>
  <w:num w:numId="3" w16cid:durableId="1724713788">
    <w:abstractNumId w:val="33"/>
  </w:num>
  <w:num w:numId="4" w16cid:durableId="818112487">
    <w:abstractNumId w:val="15"/>
  </w:num>
  <w:num w:numId="5" w16cid:durableId="1468694445">
    <w:abstractNumId w:val="35"/>
  </w:num>
  <w:num w:numId="6" w16cid:durableId="1547135489">
    <w:abstractNumId w:val="25"/>
  </w:num>
  <w:num w:numId="7" w16cid:durableId="2101945117">
    <w:abstractNumId w:val="0"/>
  </w:num>
  <w:num w:numId="8" w16cid:durableId="1533768559">
    <w:abstractNumId w:val="3"/>
  </w:num>
  <w:num w:numId="9" w16cid:durableId="744568902">
    <w:abstractNumId w:val="0"/>
    <w:lvlOverride w:ilvl="0">
      <w:startOverride w:val="1"/>
    </w:lvlOverride>
  </w:num>
  <w:num w:numId="10" w16cid:durableId="618685114">
    <w:abstractNumId w:val="14"/>
  </w:num>
  <w:num w:numId="11" w16cid:durableId="1098520712">
    <w:abstractNumId w:val="9"/>
  </w:num>
  <w:num w:numId="12" w16cid:durableId="1231846132">
    <w:abstractNumId w:val="5"/>
  </w:num>
  <w:num w:numId="13" w16cid:durableId="994921275">
    <w:abstractNumId w:val="40"/>
  </w:num>
  <w:num w:numId="14" w16cid:durableId="1381327092">
    <w:abstractNumId w:val="8"/>
  </w:num>
  <w:num w:numId="15" w16cid:durableId="1166431724">
    <w:abstractNumId w:val="43"/>
  </w:num>
  <w:num w:numId="16" w16cid:durableId="1939870428">
    <w:abstractNumId w:val="21"/>
  </w:num>
  <w:num w:numId="17" w16cid:durableId="1012804825">
    <w:abstractNumId w:val="22"/>
  </w:num>
  <w:num w:numId="18" w16cid:durableId="721827801">
    <w:abstractNumId w:val="6"/>
  </w:num>
  <w:num w:numId="19" w16cid:durableId="1153958060">
    <w:abstractNumId w:val="29"/>
  </w:num>
  <w:num w:numId="20" w16cid:durableId="1812752746">
    <w:abstractNumId w:val="44"/>
  </w:num>
  <w:num w:numId="21" w16cid:durableId="1744452135">
    <w:abstractNumId w:val="36"/>
  </w:num>
  <w:num w:numId="22" w16cid:durableId="533470057">
    <w:abstractNumId w:val="27"/>
  </w:num>
  <w:num w:numId="23" w16cid:durableId="798378230">
    <w:abstractNumId w:val="18"/>
  </w:num>
  <w:num w:numId="24" w16cid:durableId="1098328253">
    <w:abstractNumId w:val="37"/>
  </w:num>
  <w:num w:numId="25" w16cid:durableId="604193800">
    <w:abstractNumId w:val="1"/>
  </w:num>
  <w:num w:numId="26" w16cid:durableId="911619345">
    <w:abstractNumId w:val="32"/>
  </w:num>
  <w:num w:numId="27" w16cid:durableId="165560322">
    <w:abstractNumId w:val="12"/>
  </w:num>
  <w:num w:numId="28" w16cid:durableId="1383285443">
    <w:abstractNumId w:val="12"/>
    <w:lvlOverride w:ilvl="0">
      <w:startOverride w:val="1"/>
    </w:lvlOverride>
  </w:num>
  <w:num w:numId="29" w16cid:durableId="1991014003">
    <w:abstractNumId w:val="12"/>
    <w:lvlOverride w:ilvl="0">
      <w:startOverride w:val="1"/>
    </w:lvlOverride>
  </w:num>
  <w:num w:numId="30" w16cid:durableId="1691374997">
    <w:abstractNumId w:val="12"/>
    <w:lvlOverride w:ilvl="0">
      <w:startOverride w:val="1"/>
    </w:lvlOverride>
  </w:num>
  <w:num w:numId="31" w16cid:durableId="1881623413">
    <w:abstractNumId w:val="48"/>
  </w:num>
  <w:num w:numId="32" w16cid:durableId="2075466213">
    <w:abstractNumId w:val="20"/>
  </w:num>
  <w:num w:numId="33" w16cid:durableId="352533845">
    <w:abstractNumId w:val="34"/>
  </w:num>
  <w:num w:numId="34" w16cid:durableId="795566417">
    <w:abstractNumId w:val="17"/>
  </w:num>
  <w:num w:numId="35" w16cid:durableId="493763617">
    <w:abstractNumId w:val="48"/>
  </w:num>
  <w:num w:numId="36" w16cid:durableId="2135058233">
    <w:abstractNumId w:val="48"/>
  </w:num>
  <w:num w:numId="37" w16cid:durableId="996418721">
    <w:abstractNumId w:val="48"/>
  </w:num>
  <w:num w:numId="38" w16cid:durableId="2131703484">
    <w:abstractNumId w:val="48"/>
  </w:num>
  <w:num w:numId="39" w16cid:durableId="2057312003">
    <w:abstractNumId w:val="48"/>
  </w:num>
  <w:num w:numId="40" w16cid:durableId="236944908">
    <w:abstractNumId w:val="48"/>
    <w:lvlOverride w:ilvl="0">
      <w:startOverride w:val="1"/>
    </w:lvlOverride>
  </w:num>
  <w:num w:numId="41" w16cid:durableId="1616062835">
    <w:abstractNumId w:val="19"/>
  </w:num>
  <w:num w:numId="42" w16cid:durableId="1286692524">
    <w:abstractNumId w:val="38"/>
  </w:num>
  <w:num w:numId="43" w16cid:durableId="1006056620">
    <w:abstractNumId w:val="45"/>
  </w:num>
  <w:num w:numId="44" w16cid:durableId="1603495415">
    <w:abstractNumId w:val="28"/>
  </w:num>
  <w:num w:numId="45" w16cid:durableId="2046716222">
    <w:abstractNumId w:val="26"/>
  </w:num>
  <w:num w:numId="46" w16cid:durableId="725567300">
    <w:abstractNumId w:val="42"/>
  </w:num>
  <w:num w:numId="47" w16cid:durableId="1259174770">
    <w:abstractNumId w:val="48"/>
  </w:num>
  <w:num w:numId="48" w16cid:durableId="668946251">
    <w:abstractNumId w:val="47"/>
  </w:num>
  <w:num w:numId="49" w16cid:durableId="803350656">
    <w:abstractNumId w:val="46"/>
  </w:num>
  <w:num w:numId="50" w16cid:durableId="1715884523">
    <w:abstractNumId w:val="41"/>
  </w:num>
  <w:num w:numId="51" w16cid:durableId="1629310584">
    <w:abstractNumId w:val="31"/>
  </w:num>
  <w:num w:numId="52" w16cid:durableId="276181596">
    <w:abstractNumId w:val="13"/>
  </w:num>
  <w:num w:numId="53" w16cid:durableId="878082447">
    <w:abstractNumId w:val="49"/>
  </w:num>
  <w:num w:numId="54" w16cid:durableId="847064929">
    <w:abstractNumId w:val="2"/>
  </w:num>
  <w:num w:numId="55" w16cid:durableId="1049504">
    <w:abstractNumId w:val="23"/>
  </w:num>
  <w:num w:numId="56" w16cid:durableId="1474373159">
    <w:abstractNumId w:val="39"/>
  </w:num>
  <w:num w:numId="57" w16cid:durableId="646863128">
    <w:abstractNumId w:val="16"/>
  </w:num>
  <w:num w:numId="58" w16cid:durableId="2144304429">
    <w:abstractNumId w:val="7"/>
  </w:num>
  <w:num w:numId="59" w16cid:durableId="153646220">
    <w:abstractNumId w:val="50"/>
  </w:num>
  <w:num w:numId="60" w16cid:durableId="833109634">
    <w:abstractNumId w:val="30"/>
  </w:num>
  <w:num w:numId="61" w16cid:durableId="1652248348">
    <w:abstractNumId w:val="24"/>
  </w:num>
  <w:num w:numId="62" w16cid:durableId="1646618818">
    <w:abstractNumId w:val="1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trackRevisions/>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oFADD9vNg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66F"/>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A85"/>
    <w:rsid w:val="00106D45"/>
    <w:rsid w:val="00107365"/>
    <w:rsid w:val="00107504"/>
    <w:rsid w:val="001075C2"/>
    <w:rsid w:val="00107BDD"/>
    <w:rsid w:val="00107D59"/>
    <w:rsid w:val="00107DE8"/>
    <w:rsid w:val="00107E76"/>
    <w:rsid w:val="00107FD6"/>
    <w:rsid w:val="00110D6E"/>
    <w:rsid w:val="00110D89"/>
    <w:rsid w:val="001111FB"/>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1A73"/>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47C6"/>
    <w:rsid w:val="00394968"/>
    <w:rsid w:val="00396328"/>
    <w:rsid w:val="00396363"/>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B05"/>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243"/>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F5D"/>
    <w:rsid w:val="006B0717"/>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E8"/>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74"/>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0AC1"/>
    <w:rsid w:val="00722355"/>
    <w:rsid w:val="0072284B"/>
    <w:rsid w:val="00722A6D"/>
    <w:rsid w:val="00722D67"/>
    <w:rsid w:val="00723F36"/>
    <w:rsid w:val="007241F8"/>
    <w:rsid w:val="00725137"/>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09C7"/>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7F5"/>
    <w:rsid w:val="00867851"/>
    <w:rsid w:val="00870E73"/>
    <w:rsid w:val="00872147"/>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5D1"/>
    <w:rsid w:val="008D2E37"/>
    <w:rsid w:val="008D33AF"/>
    <w:rsid w:val="008D3482"/>
    <w:rsid w:val="008D4741"/>
    <w:rsid w:val="008D47B3"/>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4BF7"/>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18D9"/>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61F"/>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02B6"/>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25F"/>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0764"/>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Heading1">
    <w:name w:val="heading 1"/>
    <w:basedOn w:val="Normal"/>
    <w:next w:val="Normal"/>
    <w:link w:val="Heading1Char"/>
    <w:uiPriority w:val="9"/>
    <w:qFormat/>
    <w:rsid w:val="00855FBD"/>
    <w:pPr>
      <w:keepNext/>
      <w:keepLines/>
      <w:outlineLvl w:val="0"/>
    </w:pPr>
    <w:rPr>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5FBD"/>
    <w:rPr>
      <w:rFonts w:ascii="Calibri" w:eastAsia="맑은 고딕" w:hAnsi="Calibri" w:cs="Calibri"/>
      <w:b/>
      <w:bCs/>
      <w:sz w:val="36"/>
      <w:szCs w:val="36"/>
    </w:rPr>
  </w:style>
  <w:style w:type="character" w:styleId="Hyperlink">
    <w:name w:val="Hyperlink"/>
    <w:uiPriority w:val="99"/>
    <w:unhideWhenUsed/>
    <w:rsid w:val="00F04757"/>
    <w:rPr>
      <w:color w:val="0563C1"/>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link w:val="FootnoteText"/>
    <w:uiPriority w:val="99"/>
    <w:rsid w:val="00F04757"/>
    <w:rPr>
      <w:rFonts w:ascii="Calibri" w:hAnsi="Calibri" w:cs="Calibri"/>
      <w:sz w:val="20"/>
      <w:szCs w:val="20"/>
    </w:rPr>
  </w:style>
  <w:style w:type="character" w:styleId="FootnoteReference">
    <w:name w:val="footnote reference"/>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link w:val="Heading2"/>
    <w:uiPriority w:val="9"/>
    <w:rsid w:val="00D57877"/>
    <w:rPr>
      <w:rFonts w:ascii="Calibri" w:eastAsia="맑은 고딕" w:hAnsi="Calibri" w:cs="Calibri"/>
      <w:b/>
      <w:bCs/>
      <w:i/>
      <w:iCs/>
      <w:sz w:val="32"/>
      <w:szCs w:val="32"/>
    </w:rPr>
  </w:style>
  <w:style w:type="character" w:customStyle="1" w:styleId="Heading3Char">
    <w:name w:val="Heading 3 Char"/>
    <w:link w:val="Heading3"/>
    <w:uiPriority w:val="9"/>
    <w:rsid w:val="002E485B"/>
    <w:rPr>
      <w:rFonts w:ascii="Calibri" w:eastAsia="맑은 고딕"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pPr>
    <w:rPr>
      <w:sz w:val="22"/>
      <w:szCs w:val="22"/>
    </w:rPr>
  </w:style>
  <w:style w:type="character" w:styleId="EndnoteReference">
    <w:name w:val="endnote reference"/>
    <w:uiPriority w:val="99"/>
    <w:semiHidden/>
    <w:unhideWhenUsed/>
    <w:rsid w:val="00500665"/>
    <w:rPr>
      <w:vertAlign w:val="superscript"/>
    </w:rPr>
  </w:style>
  <w:style w:type="character" w:styleId="CommentReference">
    <w:name w:val="annotation reference"/>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link w:val="CommentSubject"/>
    <w:uiPriority w:val="99"/>
    <w:semiHidden/>
    <w:rsid w:val="00834826"/>
    <w:rPr>
      <w:rFonts w:ascii="Calibri" w:hAnsi="Calibri" w:cs="Calibri"/>
      <w:b/>
      <w:bCs/>
      <w:sz w:val="20"/>
      <w:szCs w:val="20"/>
    </w:rPr>
  </w:style>
  <w:style w:type="character" w:styleId="PlaceholderText">
    <w:name w:val="Placeholder Text"/>
    <w:uiPriority w:val="99"/>
    <w:semiHidden/>
    <w:rsid w:val="000661B3"/>
    <w:rPr>
      <w:color w:val="808080"/>
    </w:rPr>
  </w:style>
  <w:style w:type="table" w:styleId="TableGrid">
    <w:name w:val="Table Grid"/>
    <w:basedOn w:val="TableNormal"/>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rPr>
      <w:rFonts w:ascii="Calibri" w:hAnsi="Calibri" w:cs="Calibri"/>
      <w:sz w:val="22"/>
      <w:szCs w:val="22"/>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link w:val="Title"/>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FollowedHyperlink">
    <w:name w:val="FollowedHyperlink"/>
    <w:uiPriority w:val="99"/>
    <w:semiHidden/>
    <w:unhideWhenUsed/>
    <w:rsid w:val="00E8129F"/>
    <w:rPr>
      <w:color w:val="954F72"/>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CE5B75"/>
    <w:rPr>
      <w:rFonts w:ascii="Segoe UI" w:hAnsi="Segoe UI" w:cs="Segoe UI"/>
      <w:sz w:val="18"/>
      <w:szCs w:val="18"/>
    </w:rPr>
  </w:style>
  <w:style w:type="character" w:styleId="UnresolvedMention">
    <w:name w:val="Unresolved Mention"/>
    <w:uiPriority w:val="99"/>
    <w:semiHidden/>
    <w:unhideWhenUsed/>
    <w:rsid w:val="00F54DF4"/>
    <w:rPr>
      <w:color w:val="605E5C"/>
      <w:shd w:val="clear" w:color="auto" w:fill="E1DFDD"/>
    </w:rPr>
  </w:style>
  <w:style w:type="table" w:styleId="TableGridLight">
    <w:name w:val="Grid Table Light"/>
    <w:basedOn w:val="TableNormal"/>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doi.org/10.1016/j.cities.2021.103139"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wondolee/covid19-eng-lockdow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4" ma:contentTypeDescription="Create a new document." ma:contentTypeScope="" ma:versionID="42ced1a44858ef6fc6fd9a67e98833b0">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981d51f0c2df3e519ee9397280cac218"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774F3FC-56C5-45BE-8EAC-23A5F8F1AAAE}">
  <ds:schemaRefs>
    <ds:schemaRef ds:uri="http://schemas.openxmlformats.org/officeDocument/2006/bibliography"/>
  </ds:schemaRefs>
</ds:datastoreItem>
</file>

<file path=customXml/itemProps2.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3.xml><?xml version="1.0" encoding="utf-8"?>
<ds:datastoreItem xmlns:ds="http://schemas.openxmlformats.org/officeDocument/2006/customXml" ds:itemID="{3E7B8117-ED45-45F3-81BF-4FBBE3CA3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0CB28F-C1F2-4405-9EB2-02AAC9FF2D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22</Pages>
  <Words>10816</Words>
  <Characters>61656</Characters>
  <Application>Microsoft Office Word</Application>
  <DocSecurity>0</DocSecurity>
  <Lines>513</Lines>
  <Paragraphs>14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2328</CharactersWithSpaces>
  <SharedDoc>false</SharedDoc>
  <HLinks>
    <vt:vector size="12" baseType="variant">
      <vt:variant>
        <vt:i4>1835036</vt:i4>
      </vt:variant>
      <vt:variant>
        <vt:i4>215</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27</cp:revision>
  <cp:lastPrinted>2023-06-21T23:06:00Z</cp:lastPrinted>
  <dcterms:created xsi:type="dcterms:W3CDTF">2023-08-01T01:54:00Z</dcterms:created>
  <dcterms:modified xsi:type="dcterms:W3CDTF">2023-08-0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